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Grilledutableau"/>
        <w:tblpPr w:leftFromText="141" w:rightFromText="141" w:vertAnchor="page" w:horzAnchor="margin" w:tblpY="1891"/>
        <w:tblW w:w="1410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23"/>
        <w:gridCol w:w="12784"/>
      </w:tblGrid>
      <w:tr w:rsidR="005E1D3B" w:rsidRPr="00324462" w:rsidTr="005E1D3B">
        <w:tc>
          <w:tcPr>
            <w:tcW w:w="1323" w:type="dxa"/>
            <w:tcBorders>
              <w:top w:val="single" w:sz="4" w:space="0" w:color="44546A" w:themeColor="text2"/>
              <w:left w:val="single" w:sz="4" w:space="0" w:color="44546A" w:themeColor="text2"/>
              <w:bottom w:val="single" w:sz="4" w:space="0" w:color="44546A" w:themeColor="text2"/>
            </w:tcBorders>
          </w:tcPr>
          <w:p w:rsidR="005E1D3B" w:rsidRPr="005E1D3B" w:rsidRDefault="005E1D3B" w:rsidP="005E1D3B">
            <w:pPr>
              <w:jc w:val="both"/>
              <w:rPr>
                <w:color w:val="44546A" w:themeColor="text2"/>
                <w:sz w:val="28"/>
                <w:lang w:val="en-GB"/>
              </w:rPr>
            </w:pPr>
            <w:r w:rsidRPr="005E1D3B">
              <w:rPr>
                <w:color w:val="44546A" w:themeColor="text2"/>
                <w:sz w:val="24"/>
                <w:lang w:val="en-GB"/>
              </w:rPr>
              <w:t>PROBLEM</w:t>
            </w:r>
          </w:p>
        </w:tc>
        <w:tc>
          <w:tcPr>
            <w:tcW w:w="12784" w:type="dxa"/>
            <w:tcBorders>
              <w:top w:val="single" w:sz="4" w:space="0" w:color="44546A" w:themeColor="text2"/>
              <w:bottom w:val="single" w:sz="4" w:space="0" w:color="44546A" w:themeColor="text2"/>
              <w:right w:val="single" w:sz="4" w:space="0" w:color="44546A" w:themeColor="text2"/>
            </w:tcBorders>
          </w:tcPr>
          <w:p w:rsidR="005E1D3B" w:rsidRPr="005E1D3B" w:rsidRDefault="005E1D3B" w:rsidP="005E5A30">
            <w:pPr>
              <w:jc w:val="both"/>
              <w:rPr>
                <w:color w:val="44546A" w:themeColor="text2"/>
                <w:sz w:val="20"/>
                <w:lang w:val="en-GB"/>
              </w:rPr>
            </w:pPr>
            <w:r w:rsidRPr="005E1D3B">
              <w:rPr>
                <w:noProof/>
                <w:color w:val="44546A" w:themeColor="text2"/>
                <w:sz w:val="20"/>
                <w:lang w:val="en-GB"/>
              </w:rPr>
              <w:t>As fossil fuels reserves of the planet are not inexhaustible and the energy demand is rising ye</w:t>
            </w:r>
            <w:r w:rsidR="005E5A30">
              <w:rPr>
                <w:noProof/>
                <w:color w:val="44546A" w:themeColor="text2"/>
                <w:sz w:val="20"/>
                <w:lang w:val="en-GB"/>
              </w:rPr>
              <w:t>ar by year, it is essential to</w:t>
            </w:r>
            <w:r w:rsidRPr="005E1D3B">
              <w:rPr>
                <w:noProof/>
                <w:color w:val="44546A" w:themeColor="text2"/>
                <w:sz w:val="20"/>
                <w:lang w:val="en-GB"/>
              </w:rPr>
              <w:t xml:space="preserve"> adopt alternative sources of energy.</w:t>
            </w:r>
          </w:p>
        </w:tc>
      </w:tr>
      <w:tr w:rsidR="005E1D3B" w:rsidRPr="00324462" w:rsidTr="005E1D3B">
        <w:trPr>
          <w:trHeight w:val="82"/>
        </w:trPr>
        <w:tc>
          <w:tcPr>
            <w:tcW w:w="1323" w:type="dxa"/>
            <w:tcBorders>
              <w:top w:val="single" w:sz="4" w:space="0" w:color="44546A" w:themeColor="text2"/>
              <w:bottom w:val="single" w:sz="4" w:space="0" w:color="44546A" w:themeColor="text2"/>
            </w:tcBorders>
          </w:tcPr>
          <w:p w:rsidR="005E1D3B" w:rsidRPr="005E1D3B" w:rsidRDefault="005E1D3B" w:rsidP="005E1D3B">
            <w:pPr>
              <w:jc w:val="both"/>
              <w:rPr>
                <w:color w:val="44546A" w:themeColor="text2"/>
                <w:sz w:val="14"/>
                <w:szCs w:val="10"/>
                <w:lang w:val="en-GB"/>
              </w:rPr>
            </w:pPr>
          </w:p>
        </w:tc>
        <w:tc>
          <w:tcPr>
            <w:tcW w:w="12784" w:type="dxa"/>
            <w:tcBorders>
              <w:top w:val="single" w:sz="4" w:space="0" w:color="44546A" w:themeColor="text2"/>
              <w:bottom w:val="single" w:sz="4" w:space="0" w:color="44546A" w:themeColor="text2"/>
            </w:tcBorders>
          </w:tcPr>
          <w:p w:rsidR="005E1D3B" w:rsidRPr="005E1D3B" w:rsidRDefault="005E1D3B" w:rsidP="005E1D3B">
            <w:pPr>
              <w:jc w:val="both"/>
              <w:rPr>
                <w:noProof/>
                <w:color w:val="44546A" w:themeColor="text2"/>
                <w:sz w:val="14"/>
                <w:szCs w:val="10"/>
                <w:lang w:val="en-GB"/>
              </w:rPr>
            </w:pPr>
          </w:p>
        </w:tc>
      </w:tr>
      <w:tr w:rsidR="005E1D3B" w:rsidRPr="00324462" w:rsidTr="005E1D3B">
        <w:tc>
          <w:tcPr>
            <w:tcW w:w="1323" w:type="dxa"/>
            <w:tcBorders>
              <w:top w:val="single" w:sz="4" w:space="0" w:color="44546A" w:themeColor="text2"/>
              <w:left w:val="single" w:sz="4" w:space="0" w:color="44546A" w:themeColor="text2"/>
              <w:bottom w:val="single" w:sz="4" w:space="0" w:color="44546A" w:themeColor="text2"/>
            </w:tcBorders>
          </w:tcPr>
          <w:p w:rsidR="005E1D3B" w:rsidRPr="005E1D3B" w:rsidRDefault="005E1D3B" w:rsidP="005E1D3B">
            <w:pPr>
              <w:jc w:val="both"/>
              <w:rPr>
                <w:color w:val="44546A" w:themeColor="text2"/>
                <w:sz w:val="28"/>
                <w:lang w:val="en-GB"/>
              </w:rPr>
            </w:pPr>
            <w:r w:rsidRPr="005E1D3B">
              <w:rPr>
                <w:color w:val="44546A" w:themeColor="text2"/>
                <w:sz w:val="24"/>
                <w:lang w:val="en-GB"/>
              </w:rPr>
              <w:t>GOAL</w:t>
            </w:r>
          </w:p>
        </w:tc>
        <w:tc>
          <w:tcPr>
            <w:tcW w:w="12784" w:type="dxa"/>
            <w:tcBorders>
              <w:top w:val="single" w:sz="4" w:space="0" w:color="44546A" w:themeColor="text2"/>
              <w:bottom w:val="single" w:sz="4" w:space="0" w:color="44546A" w:themeColor="text2"/>
              <w:right w:val="single" w:sz="4" w:space="0" w:color="44546A" w:themeColor="text2"/>
            </w:tcBorders>
          </w:tcPr>
          <w:p w:rsidR="005E1D3B" w:rsidRPr="005E1D3B" w:rsidRDefault="005E1D3B" w:rsidP="005E1D3B">
            <w:pPr>
              <w:jc w:val="both"/>
              <w:rPr>
                <w:noProof/>
                <w:color w:val="44546A" w:themeColor="text2"/>
                <w:sz w:val="20"/>
                <w:lang w:val="en-GB"/>
              </w:rPr>
            </w:pPr>
            <w:r w:rsidRPr="005E1D3B">
              <w:rPr>
                <w:noProof/>
                <w:color w:val="44546A" w:themeColor="text2"/>
                <w:sz w:val="20"/>
                <w:lang w:val="en-GB"/>
              </w:rPr>
              <w:t>Provide an open Industry Analysis Report (IAR) in order for global knowledge and development opportunities to become available to anyone.</w:t>
            </w:r>
          </w:p>
        </w:tc>
      </w:tr>
    </w:tbl>
    <w:p w:rsidR="005E1D3B" w:rsidRPr="005E1D3B" w:rsidRDefault="005E1D3B" w:rsidP="005E1D3B">
      <w:pPr>
        <w:pStyle w:val="Titre1"/>
        <w:rPr>
          <w:sz w:val="10"/>
          <w:szCs w:val="10"/>
        </w:rPr>
      </w:pPr>
      <w:r>
        <w:t>LOGIC MODEL</w:t>
      </w:r>
    </w:p>
    <w:p w:rsidR="005E1D3B" w:rsidRPr="005E1D3B" w:rsidRDefault="005E1D3B">
      <w:pPr>
        <w:rPr>
          <w:sz w:val="28"/>
        </w:rPr>
      </w:pPr>
      <w:r w:rsidRPr="005E1D3B">
        <w:rPr>
          <w:noProof/>
          <w:color w:val="44546A" w:themeColor="text2"/>
          <w:sz w:val="28"/>
        </w:rPr>
        <w:drawing>
          <wp:inline distT="0" distB="0" distL="0" distR="0" wp14:anchorId="522CA3B5" wp14:editId="1591383D">
            <wp:extent cx="8858250" cy="2519680"/>
            <wp:effectExtent l="38100" t="19050" r="19050" b="33020"/>
            <wp:docPr id="1" name="Diagramme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tbl>
      <w:tblPr>
        <w:tblStyle w:val="Grilledutableau"/>
        <w:tblW w:w="14112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1"/>
        <w:gridCol w:w="12451"/>
      </w:tblGrid>
      <w:tr w:rsidR="005E1D3B" w:rsidRPr="00324462" w:rsidTr="005E1D3B">
        <w:tc>
          <w:tcPr>
            <w:tcW w:w="1661" w:type="dxa"/>
            <w:tcBorders>
              <w:top w:val="single" w:sz="4" w:space="0" w:color="44546A" w:themeColor="text2"/>
              <w:left w:val="single" w:sz="4" w:space="0" w:color="44546A" w:themeColor="text2"/>
              <w:bottom w:val="single" w:sz="4" w:space="0" w:color="44546A" w:themeColor="text2"/>
            </w:tcBorders>
          </w:tcPr>
          <w:p w:rsidR="005E1D3B" w:rsidRPr="005E1D3B" w:rsidRDefault="005E1D3B" w:rsidP="007A657F">
            <w:pPr>
              <w:jc w:val="both"/>
              <w:rPr>
                <w:color w:val="44546A" w:themeColor="text2"/>
                <w:sz w:val="28"/>
                <w:lang w:val="en-GB"/>
              </w:rPr>
            </w:pPr>
            <w:r w:rsidRPr="005E1D3B">
              <w:rPr>
                <w:color w:val="44546A" w:themeColor="text2"/>
                <w:sz w:val="24"/>
                <w:lang w:val="en-GB"/>
              </w:rPr>
              <w:t>RATIONALES</w:t>
            </w:r>
          </w:p>
        </w:tc>
        <w:tc>
          <w:tcPr>
            <w:tcW w:w="12451" w:type="dxa"/>
            <w:tcBorders>
              <w:top w:val="single" w:sz="4" w:space="0" w:color="44546A" w:themeColor="text2"/>
              <w:bottom w:val="single" w:sz="4" w:space="0" w:color="44546A" w:themeColor="text2"/>
              <w:right w:val="single" w:sz="4" w:space="0" w:color="44546A" w:themeColor="text2"/>
            </w:tcBorders>
          </w:tcPr>
          <w:p w:rsidR="005E1D3B" w:rsidRPr="005E1D3B" w:rsidRDefault="00A832C9" w:rsidP="007A657F">
            <w:pPr>
              <w:jc w:val="both"/>
              <w:rPr>
                <w:color w:val="44546A" w:themeColor="text2"/>
                <w:sz w:val="20"/>
                <w:lang w:val="en-GB"/>
              </w:rPr>
            </w:pPr>
            <w:r w:rsidRPr="00A832C9">
              <w:rPr>
                <w:color w:val="44546A" w:themeColor="text2"/>
                <w:sz w:val="20"/>
                <w:lang w:val="en-GB"/>
              </w:rPr>
              <w:t>IAR beneficial for stakeholders, customers, researchers, industry, and curious people</w:t>
            </w:r>
            <w:r>
              <w:rPr>
                <w:color w:val="44546A" w:themeColor="text2"/>
                <w:sz w:val="20"/>
                <w:lang w:val="en-GB"/>
              </w:rPr>
              <w:t>.</w:t>
            </w:r>
          </w:p>
        </w:tc>
      </w:tr>
      <w:tr w:rsidR="005E1D3B" w:rsidRPr="00324462" w:rsidTr="00A832C9">
        <w:trPr>
          <w:trHeight w:val="82"/>
        </w:trPr>
        <w:tc>
          <w:tcPr>
            <w:tcW w:w="1661" w:type="dxa"/>
            <w:tcBorders>
              <w:top w:val="single" w:sz="4" w:space="0" w:color="44546A" w:themeColor="text2"/>
              <w:bottom w:val="single" w:sz="4" w:space="0" w:color="44546A" w:themeColor="text2"/>
            </w:tcBorders>
          </w:tcPr>
          <w:p w:rsidR="005E1D3B" w:rsidRPr="005E1D3B" w:rsidRDefault="005E1D3B" w:rsidP="007A657F">
            <w:pPr>
              <w:jc w:val="both"/>
              <w:rPr>
                <w:color w:val="44546A" w:themeColor="text2"/>
                <w:sz w:val="14"/>
                <w:szCs w:val="10"/>
                <w:lang w:val="en-GB"/>
              </w:rPr>
            </w:pPr>
          </w:p>
        </w:tc>
        <w:tc>
          <w:tcPr>
            <w:tcW w:w="12451" w:type="dxa"/>
            <w:tcBorders>
              <w:top w:val="single" w:sz="4" w:space="0" w:color="44546A" w:themeColor="text2"/>
              <w:bottom w:val="single" w:sz="4" w:space="0" w:color="44546A" w:themeColor="text2"/>
            </w:tcBorders>
          </w:tcPr>
          <w:p w:rsidR="005E1D3B" w:rsidRPr="005E1D3B" w:rsidRDefault="005E1D3B" w:rsidP="007A657F">
            <w:pPr>
              <w:jc w:val="both"/>
              <w:rPr>
                <w:noProof/>
                <w:color w:val="44546A" w:themeColor="text2"/>
                <w:sz w:val="14"/>
                <w:szCs w:val="10"/>
                <w:lang w:val="en-GB"/>
              </w:rPr>
            </w:pPr>
          </w:p>
        </w:tc>
      </w:tr>
      <w:tr w:rsidR="005E1D3B" w:rsidRPr="00324462" w:rsidTr="00A832C9">
        <w:tc>
          <w:tcPr>
            <w:tcW w:w="1661" w:type="dxa"/>
            <w:tcBorders>
              <w:top w:val="single" w:sz="4" w:space="0" w:color="44546A" w:themeColor="text2"/>
              <w:left w:val="single" w:sz="4" w:space="0" w:color="44546A" w:themeColor="text2"/>
            </w:tcBorders>
          </w:tcPr>
          <w:p w:rsidR="005E1D3B" w:rsidRPr="005E1D3B" w:rsidRDefault="005E1D3B" w:rsidP="007A657F">
            <w:pPr>
              <w:jc w:val="both"/>
              <w:rPr>
                <w:color w:val="44546A" w:themeColor="text2"/>
                <w:sz w:val="28"/>
                <w:lang w:val="en-GB"/>
              </w:rPr>
            </w:pPr>
            <w:r w:rsidRPr="005E1D3B">
              <w:rPr>
                <w:color w:val="44546A" w:themeColor="text2"/>
                <w:sz w:val="24"/>
                <w:lang w:val="en-GB"/>
              </w:rPr>
              <w:t>ASSUMPTIONS</w:t>
            </w:r>
          </w:p>
        </w:tc>
        <w:tc>
          <w:tcPr>
            <w:tcW w:w="12451" w:type="dxa"/>
            <w:tcBorders>
              <w:top w:val="single" w:sz="4" w:space="0" w:color="44546A" w:themeColor="text2"/>
              <w:right w:val="single" w:sz="4" w:space="0" w:color="44546A" w:themeColor="text2"/>
            </w:tcBorders>
          </w:tcPr>
          <w:p w:rsidR="00A832C9" w:rsidRPr="005E1D3B" w:rsidRDefault="00A832C9" w:rsidP="007A657F">
            <w:pPr>
              <w:jc w:val="both"/>
              <w:rPr>
                <w:noProof/>
                <w:color w:val="44546A" w:themeColor="text2"/>
                <w:sz w:val="20"/>
                <w:lang w:val="en-GB"/>
              </w:rPr>
            </w:pPr>
            <w:r w:rsidRPr="00A832C9">
              <w:rPr>
                <w:noProof/>
                <w:color w:val="44546A" w:themeColor="text2"/>
                <w:sz w:val="20"/>
                <w:lang w:val="en-GB"/>
              </w:rPr>
              <w:t>Enough data is available online</w:t>
            </w:r>
            <w:r>
              <w:rPr>
                <w:noProof/>
                <w:color w:val="44546A" w:themeColor="text2"/>
                <w:sz w:val="20"/>
                <w:lang w:val="en-GB"/>
              </w:rPr>
              <w:t>.</w:t>
            </w:r>
          </w:p>
        </w:tc>
      </w:tr>
      <w:tr w:rsidR="00A832C9" w:rsidRPr="00324462" w:rsidTr="00A832C9">
        <w:tc>
          <w:tcPr>
            <w:tcW w:w="1661" w:type="dxa"/>
            <w:tcBorders>
              <w:left w:val="single" w:sz="4" w:space="0" w:color="44546A" w:themeColor="text2"/>
              <w:bottom w:val="single" w:sz="4" w:space="0" w:color="44546A" w:themeColor="text2"/>
            </w:tcBorders>
          </w:tcPr>
          <w:p w:rsidR="00A832C9" w:rsidRPr="005E1D3B" w:rsidRDefault="00A832C9" w:rsidP="007A657F">
            <w:pPr>
              <w:jc w:val="both"/>
              <w:rPr>
                <w:color w:val="44546A" w:themeColor="text2"/>
                <w:sz w:val="24"/>
                <w:lang w:val="en-GB"/>
              </w:rPr>
            </w:pPr>
          </w:p>
        </w:tc>
        <w:tc>
          <w:tcPr>
            <w:tcW w:w="12451" w:type="dxa"/>
            <w:tcBorders>
              <w:bottom w:val="single" w:sz="4" w:space="0" w:color="44546A" w:themeColor="text2"/>
              <w:right w:val="single" w:sz="4" w:space="0" w:color="44546A" w:themeColor="text2"/>
            </w:tcBorders>
          </w:tcPr>
          <w:p w:rsidR="00A832C9" w:rsidRPr="005E1D3B" w:rsidRDefault="00A832C9" w:rsidP="007A657F">
            <w:pPr>
              <w:jc w:val="both"/>
              <w:rPr>
                <w:noProof/>
                <w:color w:val="44546A" w:themeColor="text2"/>
                <w:sz w:val="20"/>
                <w:lang w:val="en-GB"/>
              </w:rPr>
            </w:pPr>
            <w:r w:rsidRPr="00A832C9">
              <w:rPr>
                <w:noProof/>
                <w:color w:val="44546A" w:themeColor="text2"/>
                <w:sz w:val="20"/>
                <w:lang w:val="en-GB"/>
              </w:rPr>
              <w:t>Hydrogen power has not yet reached its mature stage and will spread to the general public</w:t>
            </w:r>
            <w:r>
              <w:rPr>
                <w:noProof/>
                <w:color w:val="44546A" w:themeColor="text2"/>
                <w:sz w:val="20"/>
                <w:lang w:val="en-GB"/>
              </w:rPr>
              <w:t>.</w:t>
            </w:r>
          </w:p>
        </w:tc>
      </w:tr>
    </w:tbl>
    <w:p w:rsidR="005E1D3B" w:rsidRDefault="005E1D3B">
      <w:pPr>
        <w:rPr>
          <w:sz w:val="28"/>
          <w:lang w:val="en-GB"/>
        </w:rPr>
      </w:pPr>
    </w:p>
    <w:p w:rsidR="005E1D3B" w:rsidRDefault="005E1D3B">
      <w:pPr>
        <w:rPr>
          <w:sz w:val="28"/>
          <w:lang w:val="en-GB"/>
        </w:rPr>
      </w:pPr>
      <w:r>
        <w:rPr>
          <w:sz w:val="28"/>
          <w:lang w:val="en-GB"/>
        </w:rPr>
        <w:br w:type="page"/>
      </w:r>
    </w:p>
    <w:p w:rsidR="005042F6" w:rsidRDefault="005E1D3B" w:rsidP="005E1D3B">
      <w:pPr>
        <w:pStyle w:val="Titre1"/>
        <w:rPr>
          <w:lang w:val="en-GB"/>
        </w:rPr>
      </w:pPr>
      <w:r>
        <w:rPr>
          <w:lang w:val="en-GB"/>
        </w:rPr>
        <w:lastRenderedPageBreak/>
        <w:t>DATA COLLECTION</w:t>
      </w:r>
    </w:p>
    <w:tbl>
      <w:tblPr>
        <w:tblStyle w:val="Grilledutableau"/>
        <w:tblW w:w="14029" w:type="dxa"/>
        <w:tblBorders>
          <w:top w:val="single" w:sz="4" w:space="0" w:color="44546A" w:themeColor="text2"/>
          <w:left w:val="single" w:sz="4" w:space="0" w:color="44546A" w:themeColor="text2"/>
          <w:bottom w:val="single" w:sz="4" w:space="0" w:color="44546A" w:themeColor="text2"/>
          <w:right w:val="single" w:sz="4" w:space="0" w:color="44546A" w:themeColor="text2"/>
          <w:insideH w:val="single" w:sz="4" w:space="0" w:color="44546A" w:themeColor="text2"/>
          <w:insideV w:val="single" w:sz="4" w:space="0" w:color="44546A" w:themeColor="text2"/>
        </w:tblBorders>
        <w:tblLook w:val="04A0" w:firstRow="1" w:lastRow="0" w:firstColumn="1" w:lastColumn="0" w:noHBand="0" w:noVBand="1"/>
      </w:tblPr>
      <w:tblGrid>
        <w:gridCol w:w="846"/>
        <w:gridCol w:w="4094"/>
        <w:gridCol w:w="2655"/>
        <w:gridCol w:w="2602"/>
        <w:gridCol w:w="2228"/>
        <w:gridCol w:w="1604"/>
      </w:tblGrid>
      <w:tr w:rsidR="00304F1E" w:rsidRPr="00304F1E" w:rsidTr="00CB70B4">
        <w:tc>
          <w:tcPr>
            <w:tcW w:w="846" w:type="dxa"/>
            <w:shd w:val="clear" w:color="auto" w:fill="44546A" w:themeFill="text2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QUESTION</w:t>
            </w:r>
          </w:p>
        </w:tc>
        <w:tc>
          <w:tcPr>
            <w:tcW w:w="2655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INDICATORS</w:t>
            </w:r>
          </w:p>
        </w:tc>
        <w:tc>
          <w:tcPr>
            <w:tcW w:w="2602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METHODS</w:t>
            </w:r>
          </w:p>
        </w:tc>
        <w:tc>
          <w:tcPr>
            <w:tcW w:w="2228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SOURCES/ SAMPLES</w:t>
            </w:r>
          </w:p>
        </w:tc>
        <w:tc>
          <w:tcPr>
            <w:tcW w:w="160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TIMING</w:t>
            </w:r>
          </w:p>
        </w:tc>
      </w:tr>
      <w:tr w:rsidR="00304F1E" w:rsidRPr="00324462" w:rsidTr="00CB70B4">
        <w:tc>
          <w:tcPr>
            <w:tcW w:w="846" w:type="dxa"/>
            <w:vMerge w:val="restart"/>
            <w:textDirection w:val="btLr"/>
            <w:vAlign w:val="center"/>
          </w:tcPr>
          <w:p w:rsidR="00E66789" w:rsidRPr="00304F1E" w:rsidRDefault="00E66789" w:rsidP="00304F1E">
            <w:pPr>
              <w:ind w:left="113" w:right="113"/>
              <w:jc w:val="center"/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 xml:space="preserve">Product </w:t>
            </w:r>
            <w:r w:rsidR="00304F1E">
              <w:rPr>
                <w:color w:val="44546A" w:themeColor="text2"/>
                <w:lang w:val="en-GB"/>
              </w:rPr>
              <w:t>d</w:t>
            </w:r>
            <w:r w:rsidRPr="00304F1E">
              <w:rPr>
                <w:color w:val="44546A" w:themeColor="text2"/>
                <w:lang w:val="en-GB"/>
              </w:rPr>
              <w:t>escription</w:t>
            </w:r>
          </w:p>
        </w:tc>
        <w:tc>
          <w:tcPr>
            <w:tcW w:w="4094" w:type="dxa"/>
          </w:tcPr>
          <w:p w:rsidR="00E66789" w:rsidRPr="00304F1E" w:rsidRDefault="00E66789" w:rsidP="00252583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How do fuel cells work?</w:t>
            </w:r>
          </w:p>
        </w:tc>
        <w:tc>
          <w:tcPr>
            <w:tcW w:w="2655" w:type="dxa"/>
          </w:tcPr>
          <w:p w:rsidR="00E66789" w:rsidRPr="00304F1E" w:rsidRDefault="00E66789" w:rsidP="00252583">
            <w:pPr>
              <w:pStyle w:val="Paragraphedeliste"/>
              <w:numPr>
                <w:ilvl w:val="0"/>
                <w:numId w:val="1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Principle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1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Structure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1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mponents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1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hemical reaction</w:t>
            </w:r>
          </w:p>
        </w:tc>
        <w:tc>
          <w:tcPr>
            <w:tcW w:w="2602" w:type="dxa"/>
          </w:tcPr>
          <w:p w:rsidR="00E66789" w:rsidRPr="00304F1E" w:rsidRDefault="00E66789" w:rsidP="00252583">
            <w:pPr>
              <w:pStyle w:val="Paragraphedeliste"/>
              <w:numPr>
                <w:ilvl w:val="0"/>
                <w:numId w:val="1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Explain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1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Display principle</w:t>
            </w:r>
          </w:p>
        </w:tc>
        <w:tc>
          <w:tcPr>
            <w:tcW w:w="2228" w:type="dxa"/>
          </w:tcPr>
          <w:p w:rsidR="00E66789" w:rsidRPr="00304F1E" w:rsidRDefault="008028A0" w:rsidP="005E1D3B">
            <w:pPr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fldChar w:fldCharType="begin"/>
            </w:r>
            <w:r>
              <w:rPr>
                <w:color w:val="44546A" w:themeColor="text2"/>
                <w:lang w:val="en-GB"/>
              </w:rPr>
              <w:instrText>ADDIN CITAVI.PLACEHOLDER dd564132-1178-4402-8fd1-bec516f65b2c 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HigJMzXTwvVGV4dD4NCiAgICA8L1RleHRVbml0Pg0KICA8L1RleHRVbml0cz4NCjwvUGxhY2Vob2xkZXI+</w:instrText>
            </w:r>
            <w:r>
              <w:rPr>
                <w:color w:val="44546A" w:themeColor="text2"/>
                <w:lang w:val="en-GB"/>
              </w:rPr>
              <w:fldChar w:fldCharType="separate"/>
            </w:r>
            <w:bookmarkStart w:id="0" w:name="_CTVP001dd564132117844028fd1bec516f65b2c"/>
            <w:r>
              <w:rPr>
                <w:color w:val="44546A" w:themeColor="text2"/>
                <w:lang w:val="en-GB"/>
              </w:rPr>
              <w:t>[1–3]</w:t>
            </w:r>
            <w:bookmarkEnd w:id="0"/>
            <w:r>
              <w:rPr>
                <w:color w:val="44546A" w:themeColor="text2"/>
                <w:lang w:val="en-GB"/>
              </w:rPr>
              <w:fldChar w:fldCharType="end"/>
            </w:r>
          </w:p>
        </w:tc>
        <w:tc>
          <w:tcPr>
            <w:tcW w:w="160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22/04/2015</w:t>
            </w:r>
          </w:p>
        </w:tc>
      </w:tr>
      <w:tr w:rsidR="00304F1E" w:rsidRPr="00324462" w:rsidTr="00CB70B4">
        <w:tc>
          <w:tcPr>
            <w:tcW w:w="846" w:type="dxa"/>
            <w:vMerge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Where find hydrogen?</w:t>
            </w:r>
          </w:p>
        </w:tc>
        <w:tc>
          <w:tcPr>
            <w:tcW w:w="2655" w:type="dxa"/>
          </w:tcPr>
          <w:p w:rsidR="00E66789" w:rsidRPr="00304F1E" w:rsidRDefault="00E66789" w:rsidP="00252583">
            <w:pPr>
              <w:pStyle w:val="Paragraphedeliste"/>
              <w:numPr>
                <w:ilvl w:val="0"/>
                <w:numId w:val="2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Energy sources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2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hemical process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2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Impact on the environment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2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Implementation</w:t>
            </w:r>
          </w:p>
        </w:tc>
        <w:tc>
          <w:tcPr>
            <w:tcW w:w="2602" w:type="dxa"/>
          </w:tcPr>
          <w:p w:rsidR="00E66789" w:rsidRPr="00304F1E" w:rsidRDefault="00E66789" w:rsidP="00252583">
            <w:pPr>
              <w:pStyle w:val="Paragraphedeliste"/>
              <w:numPr>
                <w:ilvl w:val="0"/>
                <w:numId w:val="2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Analyse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2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mpare</w:t>
            </w:r>
          </w:p>
        </w:tc>
        <w:tc>
          <w:tcPr>
            <w:tcW w:w="2228" w:type="dxa"/>
          </w:tcPr>
          <w:p w:rsidR="00E66789" w:rsidRPr="00304F1E" w:rsidRDefault="00324462" w:rsidP="005E1D3B">
            <w:pPr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fldChar w:fldCharType="begin"/>
            </w:r>
            <w:r w:rsidR="00284D6E">
              <w:rPr>
                <w:color w:val="44546A" w:themeColor="text2"/>
                <w:lang w:val="en-GB"/>
              </w:rPr>
              <w:instrText>ADDIN CITAVI.PLACEHOLDER 2b6c7bde-2d62-41c0-b93f-bc1f3f97166c 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NOKAkzldPC9UZXh0Pg0KICAgIDwvVGV4dFVuaXQ+DQogIDwvVGV4dFVuaXRzPg0KPC9QbGFjZWhvbGRlcj4=</w:instrText>
            </w:r>
            <w:r>
              <w:rPr>
                <w:color w:val="44546A" w:themeColor="text2"/>
                <w:lang w:val="en-GB"/>
              </w:rPr>
              <w:fldChar w:fldCharType="separate"/>
            </w:r>
            <w:bookmarkStart w:id="1" w:name="_CTVP0012b6c7bde2d6241c0b93fbc1f3f97166c"/>
            <w:r w:rsidR="00284D6E">
              <w:rPr>
                <w:color w:val="44546A" w:themeColor="text2"/>
                <w:lang w:val="en-GB"/>
              </w:rPr>
              <w:t>[4–9]</w:t>
            </w:r>
            <w:bookmarkEnd w:id="1"/>
            <w:r>
              <w:rPr>
                <w:color w:val="44546A" w:themeColor="text2"/>
                <w:lang w:val="en-GB"/>
              </w:rPr>
              <w:fldChar w:fldCharType="end"/>
            </w:r>
          </w:p>
        </w:tc>
        <w:tc>
          <w:tcPr>
            <w:tcW w:w="160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15/05/2015</w:t>
            </w:r>
          </w:p>
        </w:tc>
      </w:tr>
      <w:tr w:rsidR="00304F1E" w:rsidRPr="00324462" w:rsidTr="00CB70B4">
        <w:tc>
          <w:tcPr>
            <w:tcW w:w="846" w:type="dxa"/>
            <w:vMerge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How store and transport hydrogen?</w:t>
            </w:r>
          </w:p>
        </w:tc>
        <w:tc>
          <w:tcPr>
            <w:tcW w:w="2655" w:type="dxa"/>
          </w:tcPr>
          <w:p w:rsidR="00E66789" w:rsidRPr="00304F1E" w:rsidRDefault="00E66789" w:rsidP="00252583">
            <w:pPr>
              <w:pStyle w:val="Paragraphedeliste"/>
              <w:numPr>
                <w:ilvl w:val="0"/>
                <w:numId w:val="3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Storage facility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3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Storage method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3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Transport method</w:t>
            </w:r>
          </w:p>
        </w:tc>
        <w:tc>
          <w:tcPr>
            <w:tcW w:w="2602" w:type="dxa"/>
          </w:tcPr>
          <w:p w:rsidR="00E66789" w:rsidRPr="00304F1E" w:rsidRDefault="00E66789" w:rsidP="00252583">
            <w:pPr>
              <w:pStyle w:val="Paragraphedeliste"/>
              <w:numPr>
                <w:ilvl w:val="0"/>
                <w:numId w:val="3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Analyse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3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Draw consequences</w:t>
            </w:r>
          </w:p>
        </w:tc>
        <w:tc>
          <w:tcPr>
            <w:tcW w:w="2228" w:type="dxa"/>
          </w:tcPr>
          <w:p w:rsidR="00E66789" w:rsidRPr="00304F1E" w:rsidRDefault="00284D6E" w:rsidP="005E1D3B">
            <w:pPr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fldChar w:fldCharType="begin"/>
            </w:r>
            <w:r>
              <w:rPr>
                <w:color w:val="44546A" w:themeColor="text2"/>
                <w:lang w:val="en-GB"/>
              </w:rPr>
              <w:instrText>ADDIN CITAVI.PLACEHOLDER ddb54bb1-23d5-41f6-9788-0e19db2c7a92 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MsNiw4LDldPC9UZXh0Pg0KICAgIDwvVGV4dFVuaXQ+DQogIDwvVGV4dFVuaXRzPg0KPC9QbGFjZWhvbGRlcj4=</w:instrText>
            </w:r>
            <w:r>
              <w:rPr>
                <w:color w:val="44546A" w:themeColor="text2"/>
                <w:lang w:val="en-GB"/>
              </w:rPr>
              <w:fldChar w:fldCharType="separate"/>
            </w:r>
            <w:bookmarkStart w:id="2" w:name="_CTVP001ddb54bb123d541f697880e19db2c7a92"/>
            <w:r>
              <w:rPr>
                <w:color w:val="44546A" w:themeColor="text2"/>
                <w:lang w:val="en-GB"/>
              </w:rPr>
              <w:t>[3,6,8,9]</w:t>
            </w:r>
            <w:bookmarkEnd w:id="2"/>
            <w:r>
              <w:rPr>
                <w:color w:val="44546A" w:themeColor="text2"/>
                <w:lang w:val="en-GB"/>
              </w:rPr>
              <w:fldChar w:fldCharType="end"/>
            </w:r>
          </w:p>
        </w:tc>
        <w:tc>
          <w:tcPr>
            <w:tcW w:w="160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15/05/2015</w:t>
            </w:r>
          </w:p>
        </w:tc>
      </w:tr>
      <w:tr w:rsidR="00304F1E" w:rsidRPr="00324462" w:rsidTr="00CB70B4">
        <w:tc>
          <w:tcPr>
            <w:tcW w:w="846" w:type="dxa"/>
            <w:vMerge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What are the different types of fuel cell?</w:t>
            </w:r>
          </w:p>
        </w:tc>
        <w:tc>
          <w:tcPr>
            <w:tcW w:w="2655" w:type="dxa"/>
          </w:tcPr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Number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Names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mponents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eaction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 xml:space="preserve">Operating 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Temperature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Power output range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Efficiency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Power density</w:t>
            </w:r>
          </w:p>
        </w:tc>
        <w:tc>
          <w:tcPr>
            <w:tcW w:w="2602" w:type="dxa"/>
          </w:tcPr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mpare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Display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Analyse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4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ank</w:t>
            </w:r>
          </w:p>
        </w:tc>
        <w:tc>
          <w:tcPr>
            <w:tcW w:w="2228" w:type="dxa"/>
          </w:tcPr>
          <w:p w:rsidR="00E66789" w:rsidRPr="00304F1E" w:rsidRDefault="00284D6E" w:rsidP="005E1D3B">
            <w:pPr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fldChar w:fldCharType="begin"/>
            </w:r>
            <w:r>
              <w:rPr>
                <w:color w:val="44546A" w:themeColor="text2"/>
                <w:lang w:val="en-GB"/>
              </w:rPr>
              <w:instrText>ADDIN CITAVI.PLACEHOLDER 38f1eec3-84b4-47e8-898c-eb9e497a5bd4 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+DQogICAgICAgIDxMb2NhdGlvbnM+DQogICAgICAgICAgPExvY2F0aW9uPg0KICAgICAgICAgICAgPEFkZHJlc3M+aHR0cDovL3d3dy5uZWRzdGFjay5jb20vdGVjaG5vbG9neS9mdWVsLWNlbGwtdHlwZXM8L0FkZHJlc3M+DQogICAgICAgICAgICA8TG9jYXRpb25UeXBlPkVsZWN0cm9uaWNBZGRyZXNzPC9Mb2NhdGlvblR5cGU+DQogICAgICAgICAgPC9Mb2NhdGlvbj4NCiAgICAgICAgPC9Mb2NhdGlvbnM+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zLDEw4oCTMTNdPC9UZXh0Pg0KICAgIDwvVGV4dFVuaXQ+DQogIDwvVGV4dFVuaXRzPg0KPC9QbGFjZWhvbGRlcj4=</w:instrText>
            </w:r>
            <w:r>
              <w:rPr>
                <w:color w:val="44546A" w:themeColor="text2"/>
                <w:lang w:val="en-GB"/>
              </w:rPr>
              <w:fldChar w:fldCharType="separate"/>
            </w:r>
            <w:bookmarkStart w:id="3" w:name="_CTVP00138f1eec384b447e8898ceb9e497a5bd4"/>
            <w:r>
              <w:rPr>
                <w:color w:val="44546A" w:themeColor="text2"/>
                <w:lang w:val="en-GB"/>
              </w:rPr>
              <w:t>[3,10–13]</w:t>
            </w:r>
            <w:bookmarkEnd w:id="3"/>
            <w:r>
              <w:rPr>
                <w:color w:val="44546A" w:themeColor="text2"/>
                <w:lang w:val="en-GB"/>
              </w:rPr>
              <w:fldChar w:fldCharType="end"/>
            </w:r>
          </w:p>
        </w:tc>
        <w:tc>
          <w:tcPr>
            <w:tcW w:w="160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15/04/2015</w:t>
            </w:r>
          </w:p>
        </w:tc>
      </w:tr>
      <w:tr w:rsidR="00304F1E" w:rsidRPr="00324462" w:rsidTr="00CB70B4">
        <w:tc>
          <w:tcPr>
            <w:tcW w:w="846" w:type="dxa"/>
            <w:vMerge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What are their applications?</w:t>
            </w:r>
          </w:p>
        </w:tc>
        <w:tc>
          <w:tcPr>
            <w:tcW w:w="2655" w:type="dxa"/>
          </w:tcPr>
          <w:p w:rsidR="00E66789" w:rsidRPr="00304F1E" w:rsidRDefault="00E66789" w:rsidP="00252583">
            <w:pPr>
              <w:pStyle w:val="Paragraphedeliste"/>
              <w:numPr>
                <w:ilvl w:val="0"/>
                <w:numId w:val="5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ategorization of applications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5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Applications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5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elationship with the characteristics</w:t>
            </w:r>
          </w:p>
        </w:tc>
        <w:tc>
          <w:tcPr>
            <w:tcW w:w="2602" w:type="dxa"/>
          </w:tcPr>
          <w:p w:rsidR="00E66789" w:rsidRPr="00304F1E" w:rsidRDefault="00E66789" w:rsidP="00252583">
            <w:pPr>
              <w:pStyle w:val="Paragraphedeliste"/>
              <w:numPr>
                <w:ilvl w:val="0"/>
                <w:numId w:val="5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Sort</w:t>
            </w:r>
          </w:p>
          <w:p w:rsidR="00E66789" w:rsidRPr="00304F1E" w:rsidRDefault="00E66789" w:rsidP="00252583">
            <w:pPr>
              <w:pStyle w:val="Paragraphedeliste"/>
              <w:numPr>
                <w:ilvl w:val="0"/>
                <w:numId w:val="5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Link with characteristics</w:t>
            </w:r>
          </w:p>
        </w:tc>
        <w:tc>
          <w:tcPr>
            <w:tcW w:w="2228" w:type="dxa"/>
          </w:tcPr>
          <w:p w:rsidR="00E66789" w:rsidRPr="00304F1E" w:rsidRDefault="00284D6E" w:rsidP="005E1D3B">
            <w:pPr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fldChar w:fldCharType="begin"/>
            </w:r>
            <w:r>
              <w:rPr>
                <w:color w:val="44546A" w:themeColor="text2"/>
                <w:lang w:val="en-GB"/>
              </w:rPr>
              <w:instrText>ADDIN CITAVI.PLACEHOLDER 6531f988-ac62-49d8-baec-b4374cf1501f 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ExLDE0XTwvVGV4dD4NCiAgICA8L1RleHRVbml0Pg0KICA8L1RleHRVbml0cz4NCjwvUGxhY2Vob2xkZXI+</w:instrText>
            </w:r>
            <w:r>
              <w:rPr>
                <w:color w:val="44546A" w:themeColor="text2"/>
                <w:lang w:val="en-GB"/>
              </w:rPr>
              <w:fldChar w:fldCharType="separate"/>
            </w:r>
            <w:bookmarkStart w:id="4" w:name="_CTVP0016531f988ac6249d8baecb4374cf1501f"/>
            <w:r>
              <w:rPr>
                <w:color w:val="44546A" w:themeColor="text2"/>
                <w:lang w:val="en-GB"/>
              </w:rPr>
              <w:t>[11,14]</w:t>
            </w:r>
            <w:bookmarkEnd w:id="4"/>
            <w:r>
              <w:rPr>
                <w:color w:val="44546A" w:themeColor="text2"/>
                <w:lang w:val="en-GB"/>
              </w:rPr>
              <w:fldChar w:fldCharType="end"/>
            </w:r>
          </w:p>
        </w:tc>
        <w:tc>
          <w:tcPr>
            <w:tcW w:w="160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22/04/2015</w:t>
            </w:r>
          </w:p>
        </w:tc>
      </w:tr>
      <w:tr w:rsidR="00304F1E" w:rsidRPr="00324462" w:rsidTr="00CB70B4">
        <w:tc>
          <w:tcPr>
            <w:tcW w:w="846" w:type="dxa"/>
            <w:vMerge w:val="restart"/>
            <w:textDirection w:val="btLr"/>
            <w:vAlign w:val="center"/>
          </w:tcPr>
          <w:p w:rsidR="00E66789" w:rsidRPr="00304F1E" w:rsidRDefault="00E66789" w:rsidP="00304F1E">
            <w:pPr>
              <w:ind w:left="113" w:right="113"/>
              <w:jc w:val="center"/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 xml:space="preserve">Market </w:t>
            </w:r>
            <w:proofErr w:type="spellStart"/>
            <w:r w:rsidRPr="00304F1E">
              <w:rPr>
                <w:color w:val="44546A" w:themeColor="text2"/>
                <w:lang w:val="en-GB"/>
              </w:rPr>
              <w:t>Pespective</w:t>
            </w:r>
            <w:proofErr w:type="spellEnd"/>
          </w:p>
        </w:tc>
        <w:tc>
          <w:tcPr>
            <w:tcW w:w="409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What was the state of the industry in the 2014?</w:t>
            </w:r>
          </w:p>
        </w:tc>
        <w:tc>
          <w:tcPr>
            <w:tcW w:w="2655" w:type="dxa"/>
          </w:tcPr>
          <w:p w:rsidR="00E66789" w:rsidRPr="00304F1E" w:rsidRDefault="00E66789" w:rsidP="00E66789">
            <w:pPr>
              <w:pStyle w:val="Paragraphedeliste"/>
              <w:numPr>
                <w:ilvl w:val="0"/>
                <w:numId w:val="6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MW sold</w:t>
            </w:r>
          </w:p>
          <w:p w:rsidR="00E66789" w:rsidRPr="00304F1E" w:rsidRDefault="00E66789" w:rsidP="00E66789">
            <w:pPr>
              <w:pStyle w:val="Paragraphedeliste"/>
              <w:numPr>
                <w:ilvl w:val="0"/>
                <w:numId w:val="6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Units shipped</w:t>
            </w:r>
          </w:p>
          <w:p w:rsidR="00E66789" w:rsidRPr="00304F1E" w:rsidRDefault="00E66789" w:rsidP="00E66789">
            <w:pPr>
              <w:pStyle w:val="Paragraphedeliste"/>
              <w:numPr>
                <w:ilvl w:val="0"/>
                <w:numId w:val="6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lastRenderedPageBreak/>
              <w:t>Leading countries</w:t>
            </w:r>
          </w:p>
          <w:p w:rsidR="00E66789" w:rsidRPr="00304F1E" w:rsidRDefault="00E66789" w:rsidP="00E66789">
            <w:pPr>
              <w:pStyle w:val="Paragraphedeliste"/>
              <w:numPr>
                <w:ilvl w:val="0"/>
                <w:numId w:val="6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Market leaders</w:t>
            </w:r>
          </w:p>
          <w:p w:rsidR="00E66789" w:rsidRPr="00304F1E" w:rsidRDefault="00E66789" w:rsidP="00E66789">
            <w:pPr>
              <w:pStyle w:val="Paragraphedeliste"/>
              <w:numPr>
                <w:ilvl w:val="0"/>
                <w:numId w:val="6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Incentives</w:t>
            </w:r>
          </w:p>
        </w:tc>
        <w:tc>
          <w:tcPr>
            <w:tcW w:w="2602" w:type="dxa"/>
          </w:tcPr>
          <w:p w:rsidR="00E66789" w:rsidRPr="00304F1E" w:rsidRDefault="00AA2612" w:rsidP="00E66789">
            <w:pPr>
              <w:pStyle w:val="Paragraphedeliste"/>
              <w:numPr>
                <w:ilvl w:val="0"/>
                <w:numId w:val="6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lastRenderedPageBreak/>
              <w:t>Analyse</w:t>
            </w:r>
          </w:p>
          <w:p w:rsidR="00E66789" w:rsidRPr="00304F1E" w:rsidRDefault="00E66789" w:rsidP="00E66789">
            <w:pPr>
              <w:pStyle w:val="Paragraphedeliste"/>
              <w:numPr>
                <w:ilvl w:val="0"/>
                <w:numId w:val="6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</w:t>
            </w:r>
            <w:r w:rsidR="00AA2612" w:rsidRPr="00304F1E">
              <w:rPr>
                <w:color w:val="44546A" w:themeColor="text2"/>
                <w:lang w:val="en-GB"/>
              </w:rPr>
              <w:t>ank</w:t>
            </w:r>
          </w:p>
          <w:p w:rsidR="00E66789" w:rsidRPr="00304F1E" w:rsidRDefault="00AA2612" w:rsidP="00E66789">
            <w:pPr>
              <w:pStyle w:val="Paragraphedeliste"/>
              <w:numPr>
                <w:ilvl w:val="0"/>
                <w:numId w:val="6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lastRenderedPageBreak/>
              <w:t>Compare</w:t>
            </w:r>
          </w:p>
        </w:tc>
        <w:tc>
          <w:tcPr>
            <w:tcW w:w="2228" w:type="dxa"/>
          </w:tcPr>
          <w:p w:rsidR="00E66789" w:rsidRPr="00304F1E" w:rsidRDefault="00990859" w:rsidP="005E1D3B">
            <w:pPr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lastRenderedPageBreak/>
              <w:fldChar w:fldCharType="begin"/>
            </w:r>
            <w:r>
              <w:rPr>
                <w:color w:val="44546A" w:themeColor="text2"/>
                <w:lang w:val="en-GB"/>
              </w:rPr>
              <w:instrText>ADDIN CITAVI.PLACEHOLDER 5bbb5f48-c5a6-42a9-b384-26895fc8bdbc PFBsYWNlaG9sZGVyPg0KICA8QWRkSW5WZXJzaW9uPjQuNS4wLjExPC9BZGRJblZlcnNpb24+DQogIDxJZD41YmJiNWY0OC1jNWE2LTQyYTktYjM4NC0yNjg5NWZjOGJkYmM8L0lkPg0KICA8RW50cmllcz4NCiAgICA8RW50cnk+DQogICAgICA8SWQ+MTMwNWJhNjUtZGVkMS00NDBmLTg4NzktZWJjNTUxMmM2YTI5PC9JZD4NCiAgICAgIDxSZWZlcmVuY2VJZD42ZWEzNTMxYi0wYmZiLTQ5OGQtOGY3Ny0xMzBkZmQ3YWIzOTY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TFdPC9UZXh0Pg0KICAgIDwvVGV4dFVuaXQ+DQogIDwvVGV4dFVuaXRzPg0KPC9QbGFjZWhvbGRlcj4=</w:instrText>
            </w:r>
            <w:r>
              <w:rPr>
                <w:color w:val="44546A" w:themeColor="text2"/>
                <w:lang w:val="en-GB"/>
              </w:rPr>
              <w:fldChar w:fldCharType="separate"/>
            </w:r>
            <w:bookmarkStart w:id="5" w:name="_CTVP0015bbb5f48c5a642a9b38426895fc8bdbc"/>
            <w:r>
              <w:rPr>
                <w:color w:val="44546A" w:themeColor="text2"/>
                <w:lang w:val="en-GB"/>
              </w:rPr>
              <w:t>[11]</w:t>
            </w:r>
            <w:bookmarkEnd w:id="5"/>
            <w:r>
              <w:rPr>
                <w:color w:val="44546A" w:themeColor="text2"/>
                <w:lang w:val="en-GB"/>
              </w:rPr>
              <w:fldChar w:fldCharType="end"/>
            </w:r>
          </w:p>
        </w:tc>
        <w:tc>
          <w:tcPr>
            <w:tcW w:w="160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30/04/2015</w:t>
            </w:r>
          </w:p>
        </w:tc>
      </w:tr>
      <w:tr w:rsidR="00304F1E" w:rsidRPr="00324462" w:rsidTr="00CB70B4">
        <w:tc>
          <w:tcPr>
            <w:tcW w:w="846" w:type="dxa"/>
            <w:vMerge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What factors cause Japan to become the leader of this industry?</w:t>
            </w:r>
          </w:p>
        </w:tc>
        <w:tc>
          <w:tcPr>
            <w:tcW w:w="2655" w:type="dxa"/>
          </w:tcPr>
          <w:p w:rsidR="00E66789" w:rsidRPr="00304F1E" w:rsidRDefault="00E66789" w:rsidP="00E6678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untry Energy Plan</w:t>
            </w:r>
          </w:p>
          <w:p w:rsidR="00E66789" w:rsidRPr="00304F1E" w:rsidRDefault="00E66789" w:rsidP="00E6678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elated global affairs</w:t>
            </w:r>
          </w:p>
          <w:p w:rsidR="00E66789" w:rsidRPr="00304F1E" w:rsidRDefault="00E66789" w:rsidP="00E6678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rporate funding</w:t>
            </w:r>
          </w:p>
        </w:tc>
        <w:tc>
          <w:tcPr>
            <w:tcW w:w="2602" w:type="dxa"/>
          </w:tcPr>
          <w:p w:rsidR="00E66789" w:rsidRPr="00304F1E" w:rsidRDefault="00AA2612" w:rsidP="00E6678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Analyse</w:t>
            </w:r>
          </w:p>
          <w:p w:rsidR="00E66789" w:rsidRPr="00304F1E" w:rsidRDefault="00E66789" w:rsidP="00E6678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eview</w:t>
            </w:r>
          </w:p>
        </w:tc>
        <w:tc>
          <w:tcPr>
            <w:tcW w:w="2228" w:type="dxa"/>
          </w:tcPr>
          <w:p w:rsidR="00E66789" w:rsidRPr="00304F1E" w:rsidRDefault="00990859" w:rsidP="005E1D3B">
            <w:pPr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fldChar w:fldCharType="begin"/>
            </w:r>
            <w:r>
              <w:rPr>
                <w:color w:val="44546A" w:themeColor="text2"/>
                <w:lang w:val="en-GB"/>
              </w:rPr>
              <w:instrText>ADDIN CITAVI.PLACEHOLDER 9d4881b2-31b1-4949-bba3-a7f06e367e26 PFBsYWNlaG9sZGVyPg0KICA8QWRkSW5WZXJzaW9uPjQuNS4wLjExPC9BZGRJblZlcnNpb24+DQogIDxJZD45ZDQ4ODFiMi0zMWIxLTQ5NDktYmJhMy1hN2YwNmUzNjdlMjY8L0lkPg0KICA8RW50cmllcz4NCiAgICA8RW50cnk+DQogICAgICA8SWQ+NTZjZjgyZjItNDhhNC00NDk2LThiYTAtMjY2YTg2ZDk5YTU2PC9JZD4NCiAgICAgIDxSZWZlcmVuY2VJZD42ZWEzNTMxYi0wYmZiLTQ5OGQtOGY3Ny0xMzBkZmQ3YWIzOTY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TFdPC9UZXh0Pg0KICAgIDwvVGV4dFVuaXQ+DQogIDwvVGV4dFVuaXRzPg0KPC9QbGFjZWhvbGRlcj4=</w:instrText>
            </w:r>
            <w:r>
              <w:rPr>
                <w:color w:val="44546A" w:themeColor="text2"/>
                <w:lang w:val="en-GB"/>
              </w:rPr>
              <w:fldChar w:fldCharType="separate"/>
            </w:r>
            <w:bookmarkStart w:id="6" w:name="_CTVP0019d4881b231b14949bba3a7f06e367e26"/>
            <w:r>
              <w:rPr>
                <w:color w:val="44546A" w:themeColor="text2"/>
                <w:lang w:val="en-GB"/>
              </w:rPr>
              <w:t>[11]</w:t>
            </w:r>
            <w:bookmarkEnd w:id="6"/>
            <w:r>
              <w:rPr>
                <w:color w:val="44546A" w:themeColor="text2"/>
                <w:lang w:val="en-GB"/>
              </w:rPr>
              <w:fldChar w:fldCharType="end"/>
            </w:r>
          </w:p>
        </w:tc>
        <w:tc>
          <w:tcPr>
            <w:tcW w:w="1604" w:type="dxa"/>
          </w:tcPr>
          <w:p w:rsidR="00E66789" w:rsidRPr="00304F1E" w:rsidRDefault="00E66789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30/04/2015</w:t>
            </w:r>
          </w:p>
        </w:tc>
      </w:tr>
      <w:tr w:rsidR="00304F1E" w:rsidRPr="00324462" w:rsidTr="00CB70B4">
        <w:tc>
          <w:tcPr>
            <w:tcW w:w="846" w:type="dxa"/>
            <w:vMerge w:val="restart"/>
            <w:textDirection w:val="btLr"/>
            <w:vAlign w:val="center"/>
          </w:tcPr>
          <w:p w:rsidR="00304F1E" w:rsidRPr="00304F1E" w:rsidRDefault="00304F1E" w:rsidP="00304F1E">
            <w:pPr>
              <w:ind w:left="113" w:right="113"/>
              <w:jc w:val="center"/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t>Law and governmental influence</w:t>
            </w:r>
          </w:p>
        </w:tc>
        <w:tc>
          <w:tcPr>
            <w:tcW w:w="4094" w:type="dxa"/>
          </w:tcPr>
          <w:p w:rsidR="00304F1E" w:rsidRPr="00304F1E" w:rsidRDefault="00304F1E" w:rsidP="00F30044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What are governmental influences in:</w:t>
            </w:r>
          </w:p>
          <w:p w:rsidR="00304F1E" w:rsidRPr="00304F1E" w:rsidRDefault="00304F1E" w:rsidP="00F30044">
            <w:pPr>
              <w:pStyle w:val="Paragraphedeliste"/>
              <w:numPr>
                <w:ilvl w:val="0"/>
                <w:numId w:val="8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Japan</w:t>
            </w:r>
          </w:p>
          <w:p w:rsidR="00304F1E" w:rsidRPr="00304F1E" w:rsidRDefault="00304F1E" w:rsidP="00F30044">
            <w:pPr>
              <w:pStyle w:val="Paragraphedeliste"/>
              <w:numPr>
                <w:ilvl w:val="0"/>
                <w:numId w:val="8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USA</w:t>
            </w:r>
          </w:p>
          <w:p w:rsidR="00304F1E" w:rsidRPr="00304F1E" w:rsidRDefault="00304F1E" w:rsidP="00F30044">
            <w:pPr>
              <w:pStyle w:val="Paragraphedeliste"/>
              <w:numPr>
                <w:ilvl w:val="0"/>
                <w:numId w:val="8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Germany</w:t>
            </w:r>
          </w:p>
        </w:tc>
        <w:tc>
          <w:tcPr>
            <w:tcW w:w="2655" w:type="dxa"/>
          </w:tcPr>
          <w:p w:rsidR="00304F1E" w:rsidRPr="00304F1E" w:rsidRDefault="00304F1E" w:rsidP="00C37457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Height of subsidies</w:t>
            </w:r>
          </w:p>
          <w:p w:rsidR="00304F1E" w:rsidRPr="00304F1E" w:rsidRDefault="00304F1E" w:rsidP="00C37457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Laws and guidelines</w:t>
            </w:r>
          </w:p>
          <w:p w:rsidR="00304F1E" w:rsidRPr="00304F1E" w:rsidRDefault="00304F1E" w:rsidP="00C37457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Other forms of support</w:t>
            </w:r>
          </w:p>
        </w:tc>
        <w:tc>
          <w:tcPr>
            <w:tcW w:w="2602" w:type="dxa"/>
          </w:tcPr>
          <w:p w:rsidR="00304F1E" w:rsidRPr="00304F1E" w:rsidRDefault="00304F1E" w:rsidP="00E6678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Analyse</w:t>
            </w:r>
          </w:p>
          <w:p w:rsidR="00304F1E" w:rsidRPr="00304F1E" w:rsidRDefault="00304F1E" w:rsidP="00E6678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Display</w:t>
            </w:r>
          </w:p>
        </w:tc>
        <w:tc>
          <w:tcPr>
            <w:tcW w:w="2228" w:type="dxa"/>
          </w:tcPr>
          <w:p w:rsidR="00304F1E" w:rsidRPr="00304F1E" w:rsidRDefault="00304F1E" w:rsidP="005E1D3B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1604" w:type="dxa"/>
          </w:tcPr>
          <w:p w:rsidR="00304F1E" w:rsidRPr="00304F1E" w:rsidRDefault="00304F1E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29/04/2015</w:t>
            </w:r>
          </w:p>
        </w:tc>
      </w:tr>
      <w:tr w:rsidR="00304F1E" w:rsidRPr="00324462" w:rsidTr="00CB70B4">
        <w:tc>
          <w:tcPr>
            <w:tcW w:w="846" w:type="dxa"/>
            <w:vMerge/>
          </w:tcPr>
          <w:p w:rsidR="00304F1E" w:rsidRPr="00304F1E" w:rsidRDefault="00304F1E" w:rsidP="005E1D3B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304F1E" w:rsidRPr="00304F1E" w:rsidRDefault="00304F1E" w:rsidP="005E1D3B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2655" w:type="dxa"/>
          </w:tcPr>
          <w:p w:rsidR="00304F1E" w:rsidRPr="00304F1E" w:rsidRDefault="00304F1E" w:rsidP="00C37457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Height of subsidies</w:t>
            </w:r>
          </w:p>
          <w:p w:rsidR="00304F1E" w:rsidRPr="00304F1E" w:rsidRDefault="00304F1E" w:rsidP="00C37457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Laws and guidelines</w:t>
            </w:r>
          </w:p>
          <w:p w:rsidR="00304F1E" w:rsidRPr="00304F1E" w:rsidRDefault="00304F1E" w:rsidP="00C37457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Other forms of support</w:t>
            </w:r>
          </w:p>
        </w:tc>
        <w:tc>
          <w:tcPr>
            <w:tcW w:w="2602" w:type="dxa"/>
          </w:tcPr>
          <w:p w:rsidR="00304F1E" w:rsidRPr="00304F1E" w:rsidRDefault="00304F1E" w:rsidP="00E6678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mpare</w:t>
            </w:r>
          </w:p>
        </w:tc>
        <w:tc>
          <w:tcPr>
            <w:tcW w:w="2228" w:type="dxa"/>
          </w:tcPr>
          <w:p w:rsidR="00304F1E" w:rsidRPr="00304F1E" w:rsidRDefault="00304F1E" w:rsidP="005E1D3B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1604" w:type="dxa"/>
          </w:tcPr>
          <w:p w:rsidR="00304F1E" w:rsidRPr="00304F1E" w:rsidRDefault="00304F1E" w:rsidP="005E1D3B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29/04/2015</w:t>
            </w:r>
          </w:p>
        </w:tc>
      </w:tr>
      <w:tr w:rsidR="00990859" w:rsidRPr="00324462" w:rsidTr="00CB70B4">
        <w:trPr>
          <w:cantSplit/>
          <w:trHeight w:val="1134"/>
        </w:trPr>
        <w:tc>
          <w:tcPr>
            <w:tcW w:w="846" w:type="dxa"/>
            <w:vMerge w:val="restart"/>
            <w:textDirection w:val="btLr"/>
            <w:vAlign w:val="center"/>
          </w:tcPr>
          <w:p w:rsidR="00990859" w:rsidRPr="00304F1E" w:rsidRDefault="00990859" w:rsidP="00990859">
            <w:pPr>
              <w:ind w:left="113" w:right="113"/>
              <w:jc w:val="center"/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t>Comparison with other technologies</w:t>
            </w:r>
          </w:p>
        </w:tc>
        <w:tc>
          <w:tcPr>
            <w:tcW w:w="409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What are the alternative technologies?</w:t>
            </w:r>
          </w:p>
        </w:tc>
        <w:tc>
          <w:tcPr>
            <w:tcW w:w="2655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Products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Technologies</w:t>
            </w:r>
          </w:p>
        </w:tc>
        <w:tc>
          <w:tcPr>
            <w:tcW w:w="2602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llect data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eview data</w:t>
            </w:r>
          </w:p>
        </w:tc>
        <w:tc>
          <w:tcPr>
            <w:tcW w:w="2228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160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29/04/2015</w:t>
            </w:r>
          </w:p>
        </w:tc>
      </w:tr>
      <w:tr w:rsidR="00990859" w:rsidRPr="00324462" w:rsidTr="00CB70B4">
        <w:trPr>
          <w:cantSplit/>
          <w:trHeight w:val="1134"/>
        </w:trPr>
        <w:tc>
          <w:tcPr>
            <w:tcW w:w="846" w:type="dxa"/>
            <w:vMerge/>
            <w:textDirection w:val="btLr"/>
            <w:vAlign w:val="center"/>
          </w:tcPr>
          <w:p w:rsidR="00990859" w:rsidRPr="00304F1E" w:rsidRDefault="00990859" w:rsidP="00990859">
            <w:pPr>
              <w:ind w:left="113" w:right="113"/>
              <w:jc w:val="center"/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 xml:space="preserve">What are the trends of other existing technologies of last years in different nations and regions?                  </w:t>
            </w:r>
          </w:p>
        </w:tc>
        <w:tc>
          <w:tcPr>
            <w:tcW w:w="2655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Sell &amp; usage volumes</w:t>
            </w:r>
          </w:p>
        </w:tc>
        <w:tc>
          <w:tcPr>
            <w:tcW w:w="2602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llect data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mpare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Analysis</w:t>
            </w:r>
          </w:p>
        </w:tc>
        <w:tc>
          <w:tcPr>
            <w:tcW w:w="2228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160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29/04/2015</w:t>
            </w:r>
          </w:p>
        </w:tc>
      </w:tr>
      <w:tr w:rsidR="00990859" w:rsidRPr="00284D6E" w:rsidTr="00CB70B4">
        <w:trPr>
          <w:cantSplit/>
          <w:trHeight w:val="1134"/>
        </w:trPr>
        <w:tc>
          <w:tcPr>
            <w:tcW w:w="846" w:type="dxa"/>
            <w:vMerge/>
            <w:textDirection w:val="btLr"/>
            <w:vAlign w:val="center"/>
          </w:tcPr>
          <w:p w:rsidR="00990859" w:rsidRPr="00304F1E" w:rsidRDefault="00990859" w:rsidP="00990859">
            <w:pPr>
              <w:ind w:left="113" w:right="113"/>
              <w:jc w:val="center"/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 xml:space="preserve">Compared to fuel cell what are the advantages and disadvantages of high sell technologies? </w:t>
            </w:r>
          </w:p>
        </w:tc>
        <w:tc>
          <w:tcPr>
            <w:tcW w:w="2655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Product characteristics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Policies &amp; regulations</w:t>
            </w:r>
          </w:p>
        </w:tc>
        <w:tc>
          <w:tcPr>
            <w:tcW w:w="2602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</w:p>
        </w:tc>
        <w:tc>
          <w:tcPr>
            <w:tcW w:w="2228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160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</w:p>
        </w:tc>
      </w:tr>
      <w:tr w:rsidR="00990859" w:rsidRPr="00284D6E" w:rsidTr="00CB70B4">
        <w:trPr>
          <w:cantSplit/>
          <w:trHeight w:val="1134"/>
        </w:trPr>
        <w:tc>
          <w:tcPr>
            <w:tcW w:w="846" w:type="dxa"/>
            <w:vMerge w:val="restart"/>
            <w:textDirection w:val="btLr"/>
            <w:vAlign w:val="center"/>
          </w:tcPr>
          <w:p w:rsidR="00990859" w:rsidRPr="00304F1E" w:rsidRDefault="00990859" w:rsidP="00990859">
            <w:pPr>
              <w:ind w:left="113" w:right="113"/>
              <w:jc w:val="center"/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lastRenderedPageBreak/>
              <w:t>Future  perspective</w:t>
            </w:r>
          </w:p>
        </w:tc>
        <w:tc>
          <w:tcPr>
            <w:tcW w:w="409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What are the innovation files?</w:t>
            </w:r>
          </w:p>
        </w:tc>
        <w:tc>
          <w:tcPr>
            <w:tcW w:w="2655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Company names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Projects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esearch perspectives</w:t>
            </w:r>
          </w:p>
        </w:tc>
        <w:tc>
          <w:tcPr>
            <w:tcW w:w="2602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eview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Analyse</w:t>
            </w:r>
          </w:p>
        </w:tc>
        <w:tc>
          <w:tcPr>
            <w:tcW w:w="2228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fldChar w:fldCharType="begin"/>
            </w:r>
            <w:r>
              <w:rPr>
                <w:color w:val="44546A" w:themeColor="text2"/>
                <w:lang w:val="en-GB"/>
              </w:rPr>
              <w:instrText>ADDIN CITAVI.PLACEHOLDER 67d87b6f-e88a-45c2-8da2-2a1b1fe48eb8 PFBsYWNlaG9sZGVyPg0KICA8QWRkSW5WZXJzaW9uPjQuNS4wLjExPC9BZGRJblZlcnNpb24+DQogIDxJZD42N2Q4N2I2Zi1lODhhLTQ1YzItOGRhMi0yYTFiMWZlNDhlYjg8L0lkPg0KICA8RW50cmllcz4NCiAgICA8RW50cnk+DQogICAgICA8SWQ+YzgwNDAzNjEtZTIwMy00ZThiLTgzZGEtYTYzMmNmN2ZjNDE3PC9JZD4NCiAgICAgIDxSZWZlcmVuY2VJZD5hYTAxMDk3Zi01NzhmLTQ2ZGEtOWVhOC1mNWI0N2VlNTY2Y2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xNV08L1RleHQ+DQogICAgPC9UZXh0VW5pdD4NCiAgPC9UZXh0VW5pdHM+DQo8L1BsYWNlaG9sZGVyPg==</w:instrText>
            </w:r>
            <w:r>
              <w:rPr>
                <w:color w:val="44546A" w:themeColor="text2"/>
                <w:lang w:val="en-GB"/>
              </w:rPr>
              <w:fldChar w:fldCharType="separate"/>
            </w:r>
            <w:bookmarkStart w:id="7" w:name="_CTVP00167d87b6fe88a45c28da22a1b1fe48eb8"/>
            <w:r>
              <w:rPr>
                <w:color w:val="44546A" w:themeColor="text2"/>
                <w:lang w:val="en-GB"/>
              </w:rPr>
              <w:t>[15]</w:t>
            </w:r>
            <w:bookmarkEnd w:id="7"/>
            <w:r>
              <w:rPr>
                <w:color w:val="44546A" w:themeColor="text2"/>
                <w:lang w:val="en-GB"/>
              </w:rPr>
              <w:fldChar w:fldCharType="end"/>
            </w:r>
          </w:p>
        </w:tc>
        <w:tc>
          <w:tcPr>
            <w:tcW w:w="160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22/05/2015</w:t>
            </w:r>
          </w:p>
        </w:tc>
      </w:tr>
      <w:tr w:rsidR="00990859" w:rsidRPr="00284D6E" w:rsidTr="00CB70B4">
        <w:tc>
          <w:tcPr>
            <w:tcW w:w="846" w:type="dxa"/>
            <w:vMerge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What are the sales forecasts?</w:t>
            </w:r>
          </w:p>
        </w:tc>
        <w:tc>
          <w:tcPr>
            <w:tcW w:w="2655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MW to be sold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Units to be shipped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Projects</w:t>
            </w:r>
          </w:p>
        </w:tc>
        <w:tc>
          <w:tcPr>
            <w:tcW w:w="2602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eview</w:t>
            </w:r>
          </w:p>
        </w:tc>
        <w:tc>
          <w:tcPr>
            <w:tcW w:w="2228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160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22/05/2015</w:t>
            </w:r>
          </w:p>
        </w:tc>
      </w:tr>
      <w:tr w:rsidR="00990859" w:rsidRPr="00990859" w:rsidTr="00CB70B4">
        <w:tc>
          <w:tcPr>
            <w:tcW w:w="846" w:type="dxa"/>
            <w:vMerge/>
            <w:textDirection w:val="btLr"/>
            <w:vAlign w:val="center"/>
          </w:tcPr>
          <w:p w:rsidR="00990859" w:rsidRPr="00304F1E" w:rsidRDefault="00990859" w:rsidP="00990859">
            <w:pPr>
              <w:ind w:left="113" w:right="113"/>
              <w:jc w:val="center"/>
              <w:rPr>
                <w:color w:val="44546A" w:themeColor="text2"/>
                <w:lang w:val="en-GB"/>
              </w:rPr>
            </w:pPr>
          </w:p>
        </w:tc>
        <w:tc>
          <w:tcPr>
            <w:tcW w:w="409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What is the next Milestone?</w:t>
            </w:r>
          </w:p>
        </w:tc>
        <w:tc>
          <w:tcPr>
            <w:tcW w:w="2655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Expected industry event/ step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Date</w:t>
            </w:r>
          </w:p>
        </w:tc>
        <w:tc>
          <w:tcPr>
            <w:tcW w:w="2602" w:type="dxa"/>
          </w:tcPr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Review</w:t>
            </w:r>
          </w:p>
          <w:p w:rsidR="00990859" w:rsidRPr="00304F1E" w:rsidRDefault="00990859" w:rsidP="00990859">
            <w:pPr>
              <w:pStyle w:val="Paragraphedeliste"/>
              <w:numPr>
                <w:ilvl w:val="0"/>
                <w:numId w:val="7"/>
              </w:num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Analyse</w:t>
            </w:r>
          </w:p>
        </w:tc>
        <w:tc>
          <w:tcPr>
            <w:tcW w:w="2228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>
              <w:rPr>
                <w:color w:val="44546A" w:themeColor="text2"/>
                <w:lang w:val="en-GB"/>
              </w:rPr>
              <w:fldChar w:fldCharType="begin"/>
            </w:r>
            <w:r>
              <w:rPr>
                <w:color w:val="44546A" w:themeColor="text2"/>
                <w:lang w:val="en-GB"/>
              </w:rPr>
              <w:instrText>ADDIN CITAVI.PLACEHOLDER 0fab2390-1494-4a50-8122-63fa01179eef 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xNV08L1RleHQ+DQogICAgPC9UZXh0VW5pdD4NCiAgPC9UZXh0VW5pdHM+DQo8L1BsYWNlaG9sZGVyPg==</w:instrText>
            </w:r>
            <w:r>
              <w:rPr>
                <w:color w:val="44546A" w:themeColor="text2"/>
                <w:lang w:val="en-GB"/>
              </w:rPr>
              <w:fldChar w:fldCharType="separate"/>
            </w:r>
            <w:bookmarkStart w:id="8" w:name="_CTVP0010fab239014944a50812263fa01179eef"/>
            <w:r>
              <w:rPr>
                <w:color w:val="44546A" w:themeColor="text2"/>
                <w:lang w:val="en-GB"/>
              </w:rPr>
              <w:t>[15]</w:t>
            </w:r>
            <w:bookmarkEnd w:id="8"/>
            <w:r>
              <w:rPr>
                <w:color w:val="44546A" w:themeColor="text2"/>
                <w:lang w:val="en-GB"/>
              </w:rPr>
              <w:fldChar w:fldCharType="end"/>
            </w:r>
          </w:p>
        </w:tc>
        <w:tc>
          <w:tcPr>
            <w:tcW w:w="1604" w:type="dxa"/>
          </w:tcPr>
          <w:p w:rsidR="00990859" w:rsidRPr="00304F1E" w:rsidRDefault="00990859" w:rsidP="00990859">
            <w:pPr>
              <w:rPr>
                <w:color w:val="44546A" w:themeColor="text2"/>
                <w:lang w:val="en-GB"/>
              </w:rPr>
            </w:pPr>
            <w:r w:rsidRPr="00304F1E">
              <w:rPr>
                <w:color w:val="44546A" w:themeColor="text2"/>
                <w:lang w:val="en-GB"/>
              </w:rPr>
              <w:t>22/05/2015</w:t>
            </w:r>
          </w:p>
        </w:tc>
      </w:tr>
    </w:tbl>
    <w:p w:rsidR="0057396C" w:rsidRDefault="0057396C">
      <w:pPr>
        <w:rPr>
          <w:sz w:val="28"/>
          <w:lang w:val="en-GB"/>
        </w:rPr>
      </w:pPr>
      <w:r>
        <w:rPr>
          <w:sz w:val="28"/>
          <w:lang w:val="en-GB"/>
        </w:rPr>
        <w:br w:type="page"/>
      </w:r>
    </w:p>
    <w:p w:rsidR="005E1D3B" w:rsidRDefault="0057396C" w:rsidP="0057396C">
      <w:pPr>
        <w:pStyle w:val="Titre1"/>
        <w:rPr>
          <w:lang w:val="en-GB"/>
        </w:rPr>
      </w:pPr>
      <w:r>
        <w:rPr>
          <w:lang w:val="en-GB"/>
        </w:rPr>
        <w:lastRenderedPageBreak/>
        <w:t>VARIABLES</w:t>
      </w:r>
    </w:p>
    <w:tbl>
      <w:tblPr>
        <w:tblStyle w:val="Grilledutableau"/>
        <w:tblW w:w="14132" w:type="dxa"/>
        <w:tblBorders>
          <w:top w:val="single" w:sz="4" w:space="0" w:color="44546A" w:themeColor="text2"/>
          <w:left w:val="single" w:sz="4" w:space="0" w:color="44546A" w:themeColor="text2"/>
          <w:bottom w:val="single" w:sz="4" w:space="0" w:color="44546A" w:themeColor="text2"/>
          <w:right w:val="single" w:sz="4" w:space="0" w:color="44546A" w:themeColor="text2"/>
          <w:insideH w:val="single" w:sz="4" w:space="0" w:color="44546A" w:themeColor="text2"/>
          <w:insideV w:val="single" w:sz="4" w:space="0" w:color="44546A" w:themeColor="text2"/>
        </w:tblBorders>
        <w:tblLook w:val="04A0" w:firstRow="1" w:lastRow="0" w:firstColumn="1" w:lastColumn="0" w:noHBand="0" w:noVBand="1"/>
      </w:tblPr>
      <w:tblGrid>
        <w:gridCol w:w="4535"/>
        <w:gridCol w:w="244"/>
        <w:gridCol w:w="4535"/>
        <w:gridCol w:w="283"/>
        <w:gridCol w:w="4535"/>
      </w:tblGrid>
      <w:tr w:rsidR="00CB70B4" w:rsidRPr="00990859" w:rsidTr="00CB70B4">
        <w:tc>
          <w:tcPr>
            <w:tcW w:w="4535" w:type="dxa"/>
            <w:tcBorders>
              <w:bottom w:val="nil"/>
            </w:tcBorders>
          </w:tcPr>
          <w:p w:rsidR="00D56A44" w:rsidRPr="00F93542" w:rsidRDefault="009F4E3E" w:rsidP="00CB70B4">
            <w:pPr>
              <w:jc w:val="center"/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TECHNOLOGIES</w:t>
            </w:r>
          </w:p>
        </w:tc>
        <w:tc>
          <w:tcPr>
            <w:tcW w:w="244" w:type="dxa"/>
            <w:tcBorders>
              <w:top w:val="nil"/>
              <w:bottom w:val="nil"/>
            </w:tcBorders>
          </w:tcPr>
          <w:p w:rsidR="00D56A44" w:rsidRPr="00F93542" w:rsidRDefault="00D56A44" w:rsidP="00CB70B4">
            <w:pPr>
              <w:jc w:val="center"/>
              <w:rPr>
                <w:color w:val="44546A" w:themeColor="text2"/>
                <w:lang w:val="en-GB"/>
              </w:rPr>
            </w:pPr>
          </w:p>
        </w:tc>
        <w:tc>
          <w:tcPr>
            <w:tcW w:w="4535" w:type="dxa"/>
            <w:tcBorders>
              <w:bottom w:val="nil"/>
            </w:tcBorders>
          </w:tcPr>
          <w:p w:rsidR="00D56A44" w:rsidRPr="00F93542" w:rsidRDefault="009F4E3E" w:rsidP="00CB70B4">
            <w:pPr>
              <w:jc w:val="center"/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TOLERANCE</w:t>
            </w:r>
          </w:p>
        </w:tc>
        <w:tc>
          <w:tcPr>
            <w:tcW w:w="283" w:type="dxa"/>
            <w:tcBorders>
              <w:top w:val="nil"/>
              <w:bottom w:val="nil"/>
            </w:tcBorders>
          </w:tcPr>
          <w:p w:rsidR="00D56A44" w:rsidRPr="00F93542" w:rsidRDefault="00D56A44" w:rsidP="00CB70B4">
            <w:pPr>
              <w:jc w:val="center"/>
              <w:rPr>
                <w:color w:val="44546A" w:themeColor="text2"/>
                <w:lang w:val="en-GB"/>
              </w:rPr>
            </w:pPr>
          </w:p>
        </w:tc>
        <w:tc>
          <w:tcPr>
            <w:tcW w:w="4535" w:type="dxa"/>
            <w:tcBorders>
              <w:bottom w:val="nil"/>
            </w:tcBorders>
          </w:tcPr>
          <w:p w:rsidR="00D56A44" w:rsidRPr="00F93542" w:rsidRDefault="009F4E3E" w:rsidP="00CB70B4">
            <w:pPr>
              <w:jc w:val="center"/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TALENT</w:t>
            </w:r>
          </w:p>
        </w:tc>
      </w:tr>
      <w:tr w:rsidR="00CB70B4" w:rsidRPr="00990859" w:rsidTr="00CB70B4">
        <w:tc>
          <w:tcPr>
            <w:tcW w:w="4535" w:type="dxa"/>
            <w:tcBorders>
              <w:top w:val="nil"/>
              <w:bottom w:val="nil"/>
            </w:tcBorders>
          </w:tcPr>
          <w:p w:rsidR="00CB70B4" w:rsidRPr="00F93542" w:rsidRDefault="00CB70B4" w:rsidP="00CB70B4">
            <w:pPr>
              <w:jc w:val="center"/>
              <w:rPr>
                <w:color w:val="44546A" w:themeColor="text2"/>
                <w:lang w:val="en-GB"/>
              </w:rPr>
            </w:pPr>
          </w:p>
        </w:tc>
        <w:tc>
          <w:tcPr>
            <w:tcW w:w="244" w:type="dxa"/>
            <w:tcBorders>
              <w:top w:val="nil"/>
              <w:bottom w:val="nil"/>
            </w:tcBorders>
          </w:tcPr>
          <w:p w:rsidR="00CB70B4" w:rsidRPr="00F93542" w:rsidRDefault="00CB70B4" w:rsidP="00CB70B4">
            <w:pPr>
              <w:jc w:val="center"/>
              <w:rPr>
                <w:color w:val="44546A" w:themeColor="text2"/>
                <w:lang w:val="en-GB"/>
              </w:rPr>
            </w:pPr>
          </w:p>
        </w:tc>
        <w:tc>
          <w:tcPr>
            <w:tcW w:w="4535" w:type="dxa"/>
            <w:tcBorders>
              <w:top w:val="nil"/>
              <w:bottom w:val="nil"/>
            </w:tcBorders>
          </w:tcPr>
          <w:p w:rsidR="00CB70B4" w:rsidRPr="00F93542" w:rsidRDefault="00CB70B4" w:rsidP="00CB70B4">
            <w:pPr>
              <w:jc w:val="center"/>
              <w:rPr>
                <w:color w:val="44546A" w:themeColor="text2"/>
                <w:lang w:val="en-GB"/>
              </w:rPr>
            </w:pPr>
          </w:p>
        </w:tc>
        <w:tc>
          <w:tcPr>
            <w:tcW w:w="283" w:type="dxa"/>
            <w:tcBorders>
              <w:top w:val="nil"/>
              <w:bottom w:val="nil"/>
            </w:tcBorders>
          </w:tcPr>
          <w:p w:rsidR="00CB70B4" w:rsidRPr="00F93542" w:rsidRDefault="00CB70B4" w:rsidP="00CB70B4">
            <w:pPr>
              <w:jc w:val="center"/>
              <w:rPr>
                <w:color w:val="44546A" w:themeColor="text2"/>
                <w:lang w:val="en-GB"/>
              </w:rPr>
            </w:pPr>
          </w:p>
        </w:tc>
        <w:tc>
          <w:tcPr>
            <w:tcW w:w="4535" w:type="dxa"/>
            <w:tcBorders>
              <w:top w:val="nil"/>
              <w:bottom w:val="nil"/>
            </w:tcBorders>
          </w:tcPr>
          <w:p w:rsidR="00CB70B4" w:rsidRPr="00F93542" w:rsidRDefault="00CB70B4" w:rsidP="00CB70B4">
            <w:pPr>
              <w:jc w:val="center"/>
              <w:rPr>
                <w:color w:val="44546A" w:themeColor="text2"/>
                <w:lang w:val="en-GB"/>
              </w:rPr>
            </w:pPr>
          </w:p>
        </w:tc>
      </w:tr>
      <w:tr w:rsidR="00CB70B4" w:rsidRPr="00990859" w:rsidTr="00CB70B4">
        <w:tc>
          <w:tcPr>
            <w:tcW w:w="4535" w:type="dxa"/>
            <w:tcBorders>
              <w:top w:val="nil"/>
            </w:tcBorders>
          </w:tcPr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Fuel Types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Power Output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Chemical components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Efficiency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Power density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Application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Production capacity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System Stability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proofErr w:type="spellStart"/>
            <w:r w:rsidRPr="00F93542">
              <w:rPr>
                <w:color w:val="44546A" w:themeColor="text2"/>
                <w:lang w:val="en-GB"/>
              </w:rPr>
              <w:t>Compatability</w:t>
            </w:r>
            <w:proofErr w:type="spellEnd"/>
            <w:r w:rsidRPr="00F93542">
              <w:rPr>
                <w:color w:val="44546A" w:themeColor="text2"/>
                <w:lang w:val="en-GB"/>
              </w:rPr>
              <w:t xml:space="preserve"> with Other Applications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Energy Generation Efficiency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Operation and Maintenance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Design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Distribution Energy Resources (DER)</w:t>
            </w:r>
          </w:p>
          <w:p w:rsidR="00D56A44" w:rsidRPr="00F93542" w:rsidRDefault="009F4E3E" w:rsidP="00F93542">
            <w:pPr>
              <w:pStyle w:val="Paragraphedeliste"/>
              <w:numPr>
                <w:ilvl w:val="0"/>
                <w:numId w:val="9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Fuel delivery module (fuel processor or a hydrogen storage tank)</w:t>
            </w:r>
          </w:p>
        </w:tc>
        <w:tc>
          <w:tcPr>
            <w:tcW w:w="244" w:type="dxa"/>
            <w:tcBorders>
              <w:top w:val="nil"/>
              <w:bottom w:val="nil"/>
            </w:tcBorders>
          </w:tcPr>
          <w:p w:rsidR="009F4E3E" w:rsidRPr="00F93542" w:rsidRDefault="009F4E3E" w:rsidP="009F4E3E">
            <w:pPr>
              <w:rPr>
                <w:color w:val="44546A" w:themeColor="text2"/>
                <w:lang w:val="en-GB"/>
              </w:rPr>
            </w:pPr>
          </w:p>
          <w:p w:rsidR="00D56A44" w:rsidRPr="00F93542" w:rsidRDefault="00D56A44" w:rsidP="009F4E3E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4535" w:type="dxa"/>
            <w:tcBorders>
              <w:top w:val="nil"/>
            </w:tcBorders>
          </w:tcPr>
          <w:p w:rsidR="009F4E3E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Implementation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Price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Region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Safety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Distance per fuel load (only in transport application)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Price of Fuel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Portability (Small Devices)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Supply Limit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Market size (Relatively Small)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Regulation Policy</w:t>
            </w:r>
          </w:p>
          <w:p w:rsidR="00D56A44" w:rsidRPr="00F93542" w:rsidRDefault="009F4E3E" w:rsidP="00F93542">
            <w:pPr>
              <w:pStyle w:val="Paragraphedeliste"/>
              <w:numPr>
                <w:ilvl w:val="0"/>
                <w:numId w:val="10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Standards</w:t>
            </w:r>
          </w:p>
        </w:tc>
        <w:tc>
          <w:tcPr>
            <w:tcW w:w="283" w:type="dxa"/>
            <w:tcBorders>
              <w:top w:val="nil"/>
              <w:bottom w:val="nil"/>
            </w:tcBorders>
          </w:tcPr>
          <w:p w:rsidR="00D56A44" w:rsidRPr="00F93542" w:rsidRDefault="00D56A44" w:rsidP="0057396C">
            <w:pPr>
              <w:rPr>
                <w:color w:val="44546A" w:themeColor="text2"/>
                <w:lang w:val="en-GB"/>
              </w:rPr>
            </w:pPr>
          </w:p>
        </w:tc>
        <w:tc>
          <w:tcPr>
            <w:tcW w:w="4535" w:type="dxa"/>
            <w:tcBorders>
              <w:top w:val="nil"/>
            </w:tcBorders>
          </w:tcPr>
          <w:p w:rsidR="009F4E3E" w:rsidRPr="00F93542" w:rsidRDefault="009F4E3E" w:rsidP="00F93542">
            <w:pPr>
              <w:pStyle w:val="Paragraphedeliste"/>
              <w:numPr>
                <w:ilvl w:val="0"/>
                <w:numId w:val="11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Governmental incentives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1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Distance to university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1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Military interest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1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R&amp;D of companies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1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Salary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1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Global Awareness</w:t>
            </w:r>
          </w:p>
          <w:p w:rsidR="009F4E3E" w:rsidRPr="00F93542" w:rsidRDefault="009F4E3E" w:rsidP="00F93542">
            <w:pPr>
              <w:pStyle w:val="Paragraphedeliste"/>
              <w:numPr>
                <w:ilvl w:val="0"/>
                <w:numId w:val="11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High performance</w:t>
            </w:r>
          </w:p>
          <w:p w:rsidR="00D56A44" w:rsidRPr="00F93542" w:rsidRDefault="009F4E3E" w:rsidP="00F93542">
            <w:pPr>
              <w:pStyle w:val="Paragraphedeliste"/>
              <w:numPr>
                <w:ilvl w:val="0"/>
                <w:numId w:val="11"/>
              </w:numPr>
              <w:rPr>
                <w:color w:val="44546A" w:themeColor="text2"/>
                <w:lang w:val="en-GB"/>
              </w:rPr>
            </w:pPr>
            <w:r w:rsidRPr="00F93542">
              <w:rPr>
                <w:color w:val="44546A" w:themeColor="text2"/>
                <w:lang w:val="en-GB"/>
              </w:rPr>
              <w:t>Supported by environmental exposure</w:t>
            </w:r>
          </w:p>
        </w:tc>
      </w:tr>
    </w:tbl>
    <w:p w:rsidR="0057396C" w:rsidRDefault="0057396C" w:rsidP="0057396C">
      <w:pPr>
        <w:rPr>
          <w:lang w:val="en-GB"/>
        </w:rPr>
      </w:pPr>
    </w:p>
    <w:p w:rsidR="008028A0" w:rsidRDefault="008028A0" w:rsidP="008028A0">
      <w:pPr>
        <w:pStyle w:val="CitaviBibliographyEntry"/>
        <w:rPr>
          <w:lang w:val="en-GB"/>
        </w:rPr>
      </w:pPr>
    </w:p>
    <w:p w:rsidR="00990859" w:rsidRDefault="00990859">
      <w:pPr>
        <w:rPr>
          <w:lang w:val="en-GB"/>
        </w:rPr>
      </w:pPr>
      <w:r>
        <w:rPr>
          <w:lang w:val="en-GB"/>
        </w:rPr>
        <w:br w:type="page"/>
      </w:r>
      <w:bookmarkStart w:id="9" w:name="_GoBack"/>
      <w:bookmarkEnd w:id="9"/>
    </w:p>
    <w:p w:rsidR="00990859" w:rsidRDefault="00990859" w:rsidP="00990859">
      <w:pPr>
        <w:pStyle w:val="Titre1"/>
        <w:rPr>
          <w:lang w:val="en-GB"/>
        </w:rPr>
      </w:pPr>
      <w:r>
        <w:rPr>
          <w:lang w:val="en-GB"/>
        </w:rPr>
        <w:lastRenderedPageBreak/>
        <w:t>REFERENCES</w:t>
      </w:r>
    </w:p>
    <w:p w:rsidR="00990859" w:rsidRDefault="008028A0" w:rsidP="00990859">
      <w:pPr>
        <w:pStyle w:val="CitaviBibliographyEntry"/>
        <w:rPr>
          <w:lang w:val="en-GB"/>
        </w:rPr>
      </w:pPr>
      <w:r>
        <w:rPr>
          <w:lang w:val="en-GB"/>
        </w:rPr>
        <w:fldChar w:fldCharType="begin"/>
      </w:r>
      <w:r w:rsidR="00990859">
        <w:rPr>
          <w:lang w:val="en-GB"/>
        </w:rPr>
        <w:instrText>ADDIN CITAVI.BIBLIOGRAPHY PD94bWwgdmVyc2lvbj0iMS4wIiBlbmNvZGluZz0idXRmLTE2Ij8+PEJpYmxpb2dyYXBoeT48QWRkSW5WZXJzaW9uPjQuNS4wLjExPC9BZGRJblZlcnNpb24+PElkPmVkYTJmYmQ2LTc2OGEtNGZhZi1iODcwLWFhNTViY2VjMGMxYjwvSWQ+PEJpYmxpb2dyYXBoeUNpdGF0aW9uPjxIZWFkaW5nPjxUZXh0VW5pdHM+PFRleHRVbml0PjxJbnNlcnRQYXJhZ3JhcGhBZnRlcj5mYWxzZTwvSW5zZXJ0UGFyYWdyYXBoQWZ0ZXI+PEZvbnROYW1lIC8+PEZvbnRTdHlsZT48TmFtZSAvPjwvRm9udFN0eWxlPjxGb250U2l6ZT4wPC9Gb250U2l6ZT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C9UZXh0VW5pdD48VGV4dFVuaXQ+PEluc2VydFBhcmFncmFwaEFmdGVyPmZhbHNlPC9JbnNlcnRQYXJhZ3JhcGhBZnRlcj48Rm9udE5hbWUgLz48Rm9udFN0eWxlPjxOZXV0cmFsPnRydWU8L05ldXRyYWw+PE5hbWUgLz48L0ZvbnRTdHlsZT48Rm9udFNpemU+MDwvRm9udFNpemU+PFRleHQ+MTwvVGV4dD48L1RleHRVbml0PjxUZXh0VW5pdD48SW5zZXJ0UGFyYWdyYXBoQWZ0ZXI+ZmFsc2U8L0luc2VydFBhcmFncmFwaEFmdGVyPjxGb250TmFtZSAvPjxGb250U3R5bGU+PE5ldXRyYWw+dHJ1ZTwvTmV1dHJhbD48TmFtZSAvPjwvRm9udFN0eWxlPjxGb250U2l6ZT4wPC9Gb250U2l6ZT48VGV4dD4u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</w:instrText>
      </w:r>
      <w:r>
        <w:rPr>
          <w:lang w:val="en-GB"/>
        </w:rPr>
        <w:fldChar w:fldCharType="separate"/>
      </w:r>
      <w:bookmarkStart w:id="10" w:name="_CTVBIBLIOGRAPHY1"/>
      <w:bookmarkEnd w:id="10"/>
      <w:r w:rsidR="00990859">
        <w:rPr>
          <w:lang w:val="en-GB"/>
        </w:rPr>
        <w:t>1.</w:t>
      </w:r>
      <w:r w:rsidR="00990859">
        <w:rPr>
          <w:lang w:val="en-GB"/>
        </w:rPr>
        <w:tab/>
      </w:r>
      <w:proofErr w:type="spellStart"/>
      <w:proofErr w:type="gramStart"/>
      <w:r w:rsidR="00990859">
        <w:rPr>
          <w:lang w:val="en-GB"/>
        </w:rPr>
        <w:t>nedstack</w:t>
      </w:r>
      <w:proofErr w:type="spellEnd"/>
      <w:proofErr w:type="gramEnd"/>
      <w:r w:rsidR="00990859">
        <w:rPr>
          <w:lang w:val="en-GB"/>
        </w:rPr>
        <w:t>, “Fuel Cell Setup,” http://www.nedstack.com/technology/fuel-cell-setup#up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2.</w:t>
      </w:r>
      <w:r>
        <w:rPr>
          <w:lang w:val="en-GB"/>
        </w:rPr>
        <w:tab/>
      </w:r>
      <w:proofErr w:type="spellStart"/>
      <w:proofErr w:type="gramStart"/>
      <w:r>
        <w:rPr>
          <w:lang w:val="en-GB"/>
        </w:rPr>
        <w:t>nedstack</w:t>
      </w:r>
      <w:proofErr w:type="spellEnd"/>
      <w:proofErr w:type="gramEnd"/>
      <w:r>
        <w:rPr>
          <w:lang w:val="en-GB"/>
        </w:rPr>
        <w:t>, “Fuel Cell Principle,” http://www.nedstack.com/technology/fuel-cell-principle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3.</w:t>
      </w:r>
      <w:r>
        <w:rPr>
          <w:lang w:val="en-GB"/>
        </w:rPr>
        <w:tab/>
        <w:t xml:space="preserve">Wikipedia, the free </w:t>
      </w:r>
      <w:proofErr w:type="spellStart"/>
      <w:r>
        <w:rPr>
          <w:lang w:val="en-GB"/>
        </w:rPr>
        <w:t>encyclopedia</w:t>
      </w:r>
      <w:proofErr w:type="spellEnd"/>
      <w:r>
        <w:rPr>
          <w:lang w:val="en-GB"/>
        </w:rPr>
        <w:t>, “Fuel Cell,” http://en.wikipedia.org/wiki/Fuel_cell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4.</w:t>
      </w:r>
      <w:r>
        <w:rPr>
          <w:lang w:val="en-GB"/>
        </w:rPr>
        <w:tab/>
        <w:t>HES, “Hydrogen Fuel Cost vs Gasoline,” http://heshydrogen.com/hydrogen-fuel-cost-vs-gasoline/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5.</w:t>
      </w:r>
      <w:r>
        <w:rPr>
          <w:lang w:val="en-GB"/>
        </w:rPr>
        <w:tab/>
        <w:t>EERE, “Hydrogen Production and Distribution,” http://www.afdc.energy.gov/fuels/hydrogen_production.html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6.</w:t>
      </w:r>
      <w:r>
        <w:rPr>
          <w:lang w:val="en-GB"/>
        </w:rPr>
        <w:tab/>
        <w:t>EERE, “HYDROGEN DELIVERY,” http://energy.gov/eere/fuelcells/hydrogen-delivery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7.</w:t>
      </w:r>
      <w:r>
        <w:rPr>
          <w:lang w:val="en-GB"/>
        </w:rPr>
        <w:tab/>
        <w:t>EERE, “HYDROGEN STORAGE,” http://energy.gov/eere/fuelcells/hydrogen-storage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8.</w:t>
      </w:r>
      <w:r>
        <w:rPr>
          <w:lang w:val="en-GB"/>
        </w:rPr>
        <w:tab/>
        <w:t xml:space="preserve">Wikipedia, the free </w:t>
      </w:r>
      <w:proofErr w:type="spellStart"/>
      <w:r>
        <w:rPr>
          <w:lang w:val="en-GB"/>
        </w:rPr>
        <w:t>encyclopedia</w:t>
      </w:r>
      <w:proofErr w:type="spellEnd"/>
      <w:r>
        <w:rPr>
          <w:lang w:val="en-GB"/>
        </w:rPr>
        <w:t>, “Hydrogen Production,” http://en.wikipedia.org/wiki/Hydrogen_production#Partial_oxidation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9.</w:t>
      </w:r>
      <w:r>
        <w:rPr>
          <w:lang w:val="en-GB"/>
        </w:rPr>
        <w:tab/>
      </w:r>
      <w:proofErr w:type="spellStart"/>
      <w:r>
        <w:rPr>
          <w:lang w:val="en-GB"/>
        </w:rPr>
        <w:t>FuelCellToday</w:t>
      </w:r>
      <w:proofErr w:type="spellEnd"/>
      <w:r>
        <w:rPr>
          <w:lang w:val="en-GB"/>
        </w:rPr>
        <w:t>, “Fuel and Infrastructure,” http://www.fuelcelltoday.com/applications/fuel-and-infrastructure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10.</w:t>
      </w:r>
      <w:r>
        <w:rPr>
          <w:lang w:val="en-GB"/>
        </w:rPr>
        <w:tab/>
        <w:t xml:space="preserve">EERE, </w:t>
      </w:r>
      <w:r w:rsidRPr="00990859">
        <w:rPr>
          <w:i/>
          <w:lang w:val="en-GB"/>
        </w:rPr>
        <w:t>Fuel Cell Technologies Program</w:t>
      </w:r>
      <w:r w:rsidRPr="00990859">
        <w:rPr>
          <w:lang w:val="en-GB"/>
        </w:rPr>
        <w:t xml:space="preserve">. </w:t>
      </w:r>
      <w:r w:rsidRPr="00990859">
        <w:rPr>
          <w:i/>
          <w:lang w:val="en-GB"/>
        </w:rPr>
        <w:t>Hydrogen Distribution and Delivery</w:t>
      </w:r>
      <w:r w:rsidRPr="00990859">
        <w:rPr>
          <w:lang w:val="en-GB"/>
        </w:rPr>
        <w:t>, 2010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11.</w:t>
      </w:r>
      <w:r>
        <w:rPr>
          <w:lang w:val="en-GB"/>
        </w:rPr>
        <w:tab/>
        <w:t>NREL, “Hydrogen Production and Development,” http://www.nrel.gov/hydrogen/proj_production_delivery.html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12.</w:t>
      </w:r>
      <w:r>
        <w:rPr>
          <w:lang w:val="en-GB"/>
        </w:rPr>
        <w:tab/>
      </w:r>
      <w:proofErr w:type="spellStart"/>
      <w:proofErr w:type="gramStart"/>
      <w:r>
        <w:rPr>
          <w:lang w:val="en-GB"/>
        </w:rPr>
        <w:t>nedstack</w:t>
      </w:r>
      <w:proofErr w:type="spellEnd"/>
      <w:proofErr w:type="gramEnd"/>
      <w:r>
        <w:rPr>
          <w:lang w:val="en-GB"/>
        </w:rPr>
        <w:t>, “Fuel Cell Types,” http://www.nedstack.com/technology/fuel-cell-types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13.</w:t>
      </w:r>
      <w:r>
        <w:rPr>
          <w:lang w:val="en-GB"/>
        </w:rPr>
        <w:tab/>
      </w:r>
      <w:proofErr w:type="spellStart"/>
      <w:r>
        <w:rPr>
          <w:lang w:val="en-GB"/>
        </w:rPr>
        <w:t>FuelCellToday</w:t>
      </w:r>
      <w:proofErr w:type="spellEnd"/>
      <w:r>
        <w:rPr>
          <w:lang w:val="en-GB"/>
        </w:rPr>
        <w:t>, “Technologies,” http://www.fuelcelltoday.com/technologies.</w:t>
      </w:r>
    </w:p>
    <w:p w:rsidR="00990859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14.</w:t>
      </w:r>
      <w:r>
        <w:rPr>
          <w:lang w:val="en-GB"/>
        </w:rPr>
        <w:tab/>
      </w:r>
      <w:proofErr w:type="spellStart"/>
      <w:r>
        <w:rPr>
          <w:lang w:val="en-GB"/>
        </w:rPr>
        <w:t>FuelCellToday</w:t>
      </w:r>
      <w:proofErr w:type="spellEnd"/>
      <w:r>
        <w:rPr>
          <w:lang w:val="en-GB"/>
        </w:rPr>
        <w:t>, “Applications,” http://www.fuelcelltoday.com/applications.</w:t>
      </w:r>
    </w:p>
    <w:p w:rsidR="008028A0" w:rsidRPr="0057396C" w:rsidRDefault="00990859" w:rsidP="00990859">
      <w:pPr>
        <w:pStyle w:val="CitaviBibliographyEntry"/>
        <w:rPr>
          <w:lang w:val="en-GB"/>
        </w:rPr>
      </w:pPr>
      <w:r>
        <w:rPr>
          <w:lang w:val="en-GB"/>
        </w:rPr>
        <w:t>15.</w:t>
      </w:r>
      <w:r>
        <w:rPr>
          <w:lang w:val="en-GB"/>
        </w:rPr>
        <w:tab/>
        <w:t xml:space="preserve">M. Ball and M. </w:t>
      </w:r>
      <w:proofErr w:type="spellStart"/>
      <w:r>
        <w:rPr>
          <w:lang w:val="en-GB"/>
        </w:rPr>
        <w:t>Wietschel</w:t>
      </w:r>
      <w:proofErr w:type="spellEnd"/>
      <w:r>
        <w:rPr>
          <w:lang w:val="en-GB"/>
        </w:rPr>
        <w:t xml:space="preserve">, “The future of hydrogen – opportunities and challenges,” International Journal of Hydrogen Energy </w:t>
      </w:r>
      <w:r w:rsidRPr="00990859">
        <w:rPr>
          <w:b/>
          <w:lang w:val="en-GB"/>
        </w:rPr>
        <w:t>34</w:t>
      </w:r>
      <w:r w:rsidRPr="00990859">
        <w:rPr>
          <w:lang w:val="en-GB"/>
        </w:rPr>
        <w:t>, 615–627 (2009).</w:t>
      </w:r>
      <w:r w:rsidR="008028A0">
        <w:rPr>
          <w:lang w:val="en-GB"/>
        </w:rPr>
        <w:fldChar w:fldCharType="end"/>
      </w:r>
    </w:p>
    <w:sectPr w:rsidR="008028A0" w:rsidRPr="0057396C" w:rsidSect="005E1D3B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A37685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0E588F2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76A4CE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D2EAB1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8F87C1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4388D70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D1E7FB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FC2379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E3C20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908D9B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FB5209F"/>
    <w:multiLevelType w:val="hybridMultilevel"/>
    <w:tmpl w:val="DEAE749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2EC7DDA"/>
    <w:multiLevelType w:val="hybridMultilevel"/>
    <w:tmpl w:val="DBE0D86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F0C1813"/>
    <w:multiLevelType w:val="hybridMultilevel"/>
    <w:tmpl w:val="383A947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587438"/>
    <w:multiLevelType w:val="hybridMultilevel"/>
    <w:tmpl w:val="C13EE64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17467A3"/>
    <w:multiLevelType w:val="hybridMultilevel"/>
    <w:tmpl w:val="58087E4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23777E4"/>
    <w:multiLevelType w:val="hybridMultilevel"/>
    <w:tmpl w:val="B89A5E5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A874A8"/>
    <w:multiLevelType w:val="hybridMultilevel"/>
    <w:tmpl w:val="2E0845C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6527AC5"/>
    <w:multiLevelType w:val="hybridMultilevel"/>
    <w:tmpl w:val="84786CA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6FC6C4A"/>
    <w:multiLevelType w:val="hybridMultilevel"/>
    <w:tmpl w:val="4FF6267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7EC6D98"/>
    <w:multiLevelType w:val="hybridMultilevel"/>
    <w:tmpl w:val="85C44AB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D04198F"/>
    <w:multiLevelType w:val="hybridMultilevel"/>
    <w:tmpl w:val="54D4B99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13"/>
  </w:num>
  <w:num w:numId="3">
    <w:abstractNumId w:val="17"/>
  </w:num>
  <w:num w:numId="4">
    <w:abstractNumId w:val="15"/>
  </w:num>
  <w:num w:numId="5">
    <w:abstractNumId w:val="12"/>
  </w:num>
  <w:num w:numId="6">
    <w:abstractNumId w:val="20"/>
  </w:num>
  <w:num w:numId="7">
    <w:abstractNumId w:val="10"/>
  </w:num>
  <w:num w:numId="8">
    <w:abstractNumId w:val="14"/>
  </w:num>
  <w:num w:numId="9">
    <w:abstractNumId w:val="18"/>
  </w:num>
  <w:num w:numId="10">
    <w:abstractNumId w:val="16"/>
  </w:num>
  <w:num w:numId="11">
    <w:abstractNumId w:val="11"/>
  </w:num>
  <w:num w:numId="12">
    <w:abstractNumId w:val="0"/>
  </w:num>
  <w:num w:numId="13">
    <w:abstractNumId w:val="1"/>
  </w:num>
  <w:num w:numId="14">
    <w:abstractNumId w:val="2"/>
  </w:num>
  <w:num w:numId="15">
    <w:abstractNumId w:val="3"/>
  </w:num>
  <w:num w:numId="16">
    <w:abstractNumId w:val="4"/>
  </w:num>
  <w:num w:numId="17">
    <w:abstractNumId w:val="5"/>
  </w:num>
  <w:num w:numId="18">
    <w:abstractNumId w:val="6"/>
  </w:num>
  <w:num w:numId="19">
    <w:abstractNumId w:val="7"/>
  </w:num>
  <w:num w:numId="20">
    <w:abstractNumId w:val="8"/>
  </w:num>
  <w:num w:numId="2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3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87303"/>
    <w:rsid w:val="000D0722"/>
    <w:rsid w:val="001F6C40"/>
    <w:rsid w:val="0023494C"/>
    <w:rsid w:val="00252583"/>
    <w:rsid w:val="00284D6E"/>
    <w:rsid w:val="002B7ADB"/>
    <w:rsid w:val="00304F1E"/>
    <w:rsid w:val="00324462"/>
    <w:rsid w:val="00350AED"/>
    <w:rsid w:val="004242C6"/>
    <w:rsid w:val="005042F6"/>
    <w:rsid w:val="0057396C"/>
    <w:rsid w:val="005E1D3B"/>
    <w:rsid w:val="005E5A30"/>
    <w:rsid w:val="007239F6"/>
    <w:rsid w:val="008028A0"/>
    <w:rsid w:val="0097674E"/>
    <w:rsid w:val="00990859"/>
    <w:rsid w:val="009F4E3E"/>
    <w:rsid w:val="00A41891"/>
    <w:rsid w:val="00A832C9"/>
    <w:rsid w:val="00AA2612"/>
    <w:rsid w:val="00AE0AD7"/>
    <w:rsid w:val="00C37457"/>
    <w:rsid w:val="00C65B66"/>
    <w:rsid w:val="00CB70B4"/>
    <w:rsid w:val="00D56A44"/>
    <w:rsid w:val="00E66789"/>
    <w:rsid w:val="00E87303"/>
    <w:rsid w:val="00F30044"/>
    <w:rsid w:val="00F935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0DB6CB3-4C1B-4899-9AC7-C249CAB620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fr-FR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E1D3B"/>
  </w:style>
  <w:style w:type="paragraph" w:styleId="Titre1">
    <w:name w:val="heading 1"/>
    <w:basedOn w:val="Normal"/>
    <w:next w:val="Normal"/>
    <w:link w:val="Titre1Car"/>
    <w:uiPriority w:val="9"/>
    <w:qFormat/>
    <w:rsid w:val="005E1D3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39"/>
    <w:rsid w:val="005E1D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re1Car">
    <w:name w:val="Titre 1 Car"/>
    <w:basedOn w:val="Policepardfaut"/>
    <w:link w:val="Titre1"/>
    <w:uiPriority w:val="9"/>
    <w:rsid w:val="005E1D3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Paragraphedeliste">
    <w:name w:val="List Paragraph"/>
    <w:basedOn w:val="Normal"/>
    <w:uiPriority w:val="34"/>
    <w:qFormat/>
    <w:rsid w:val="00252583"/>
    <w:pPr>
      <w:ind w:left="720"/>
      <w:contextualSpacing/>
    </w:pPr>
  </w:style>
  <w:style w:type="paragraph" w:customStyle="1" w:styleId="CitaviBibliographyEntry">
    <w:name w:val="Citavi Bibliography Entry"/>
    <w:basedOn w:val="Normal"/>
    <w:link w:val="CitaviBibliographyEntryCar"/>
    <w:rsid w:val="008028A0"/>
    <w:pPr>
      <w:tabs>
        <w:tab w:val="left" w:pos="340"/>
      </w:tabs>
      <w:spacing w:after="0"/>
      <w:ind w:left="340" w:hanging="340"/>
    </w:pPr>
  </w:style>
  <w:style w:type="character" w:customStyle="1" w:styleId="CitaviBibliographyEntryCar">
    <w:name w:val="Citavi Bibliography Entry Car"/>
    <w:basedOn w:val="Policepardfaut"/>
    <w:link w:val="CitaviBibliographyEntry"/>
    <w:rsid w:val="008028A0"/>
  </w:style>
  <w:style w:type="paragraph" w:customStyle="1" w:styleId="CitaviBibliographyHeading">
    <w:name w:val="Citavi Bibliography Heading"/>
    <w:basedOn w:val="Titre1"/>
    <w:link w:val="CitaviBibliographyHeadingCar"/>
    <w:rsid w:val="008028A0"/>
  </w:style>
  <w:style w:type="character" w:customStyle="1" w:styleId="CitaviBibliographyHeadingCar">
    <w:name w:val="Citavi Bibliography Heading Car"/>
    <w:basedOn w:val="Policepardfaut"/>
    <w:link w:val="CitaviBibliographyHeading"/>
    <w:rsid w:val="008028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theme" Target="theme/theme1.xml"/><Relationship Id="rId5" Type="http://schemas.openxmlformats.org/officeDocument/2006/relationships/diagramData" Target="diagrams/data1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microsoft.com/office/2007/relationships/diagramDrawing" Target="diagrams/drawing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2">
  <dgm:title val=""/>
  <dgm:desc val=""/>
  <dgm:catLst>
    <dgm:cat type="mainScheme" pri="10200"/>
  </dgm:catLst>
  <dgm:styleLbl name="node0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lign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lnNode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2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3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node4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fg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2">
        <a:tint val="4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f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b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dk2"/>
    </dgm:txFillClrLst>
    <dgm:txEffectClrLst/>
  </dgm:styleLbl>
  <dgm:styleLbl name="sibTrans1D1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1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2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3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asst4">
    <dgm:fillClrLst meth="repeat">
      <a:schemeClr val="lt1"/>
    </dgm:fillClrLst>
    <dgm:linClrLst meth="repeat">
      <a:schemeClr val="dk2">
        <a:shade val="80000"/>
      </a:schemeClr>
    </dgm:linClrLst>
    <dgm:effectClrLst/>
    <dgm:txLinClrLst/>
    <dgm:txFillClrLst meth="repeat">
      <a:schemeClr val="dk2"/>
    </dgm:txFillClrLst>
    <dgm:txEffectClrLst/>
  </dgm:styleLbl>
  <dgm:styleLbl name="parCh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2"/>
    </dgm:fillClrLst>
    <dgm:linClrLst meth="repeat">
      <a:schemeClr val="dk2"/>
    </dgm:linClrLst>
    <dgm:effectClrLst/>
    <dgm:txLinClrLst/>
    <dgm:txFillClrLst/>
    <dgm:txEffectClrLst/>
  </dgm:styleLbl>
  <dgm:styleLbl name="parChTrans2D3">
    <dgm:fillClrLst meth="repeat">
      <a:schemeClr val="dk2"/>
    </dgm:fillClrLst>
    <dgm:linClrLst meth="repeat">
      <a:schemeClr val="dk2"/>
    </dgm:linClrLst>
    <dgm:effectClrLst/>
    <dgm:txLinClrLst/>
    <dgm:txFillClrLst/>
    <dgm:txEffectClrLst/>
  </dgm:styleLbl>
  <dgm:styleLbl name="parChTrans2D4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conF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align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trAlignAcc1">
    <dgm:fillClrLst meth="repeat">
      <a:schemeClr val="dk2">
        <a:alpha val="4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bgAcc1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Fg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Align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solidBgAcc1">
    <dgm:fillClrLst meth="repeat">
      <a:schemeClr val="lt1"/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2">
        <a:alpha val="90000"/>
      </a:schemeClr>
    </dgm:linClrLst>
    <dgm:effectClrLst/>
    <dgm:txLinClrLst/>
    <dgm:txFillClrLst meth="repeat">
      <a:schemeClr val="dk2"/>
    </dgm:txFillClrLst>
    <dgm:txEffectClrLst/>
  </dgm:styleLbl>
  <dgm:styleLbl name="fgAcc0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2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3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fgAcc4">
    <dgm:fillClrLst meth="repeat">
      <a:schemeClr val="dk2">
        <a:alpha val="90000"/>
        <a:tint val="40000"/>
      </a:schemeClr>
    </dgm:fillClrLst>
    <dgm:linClrLst meth="repeat">
      <a:schemeClr val="dk2"/>
    </dgm:linClrLst>
    <dgm:effectClrLst/>
    <dgm:txLinClrLst/>
    <dgm:txFillClrLst meth="repeat">
      <a:schemeClr val="dk2"/>
    </dgm:txFillClrLst>
    <dgm:txEffectClrLst/>
  </dgm:styleLbl>
  <dgm:styleLbl name="bgShp">
    <dgm:fillClrLst meth="repeat">
      <a:schemeClr val="dk2">
        <a:tint val="4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2">
        <a:shade val="80000"/>
      </a:schemeClr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trBgShp">
    <dgm:fillClrLst meth="repeat">
      <a:schemeClr val="dk2">
        <a:tint val="50000"/>
        <a:alpha val="40000"/>
      </a:schemeClr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fgShp">
    <dgm:fillClrLst meth="repeat">
      <a:schemeClr val="dk2">
        <a:tint val="60000"/>
      </a:schemeClr>
    </dgm:fillClrLst>
    <dgm:linClrLst meth="repeat">
      <a:schemeClr val="lt1"/>
    </dgm:linClrLst>
    <dgm:effectClrLst/>
    <dgm:txLinClrLst/>
    <dgm:txFillClrLst meth="repeat">
      <a:schemeClr val="dk2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2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5252D8DF-F7ED-47A9-8F1F-1C3DE6A4722F}" type="doc">
      <dgm:prSet loTypeId="urn:microsoft.com/office/officeart/2005/8/layout/hList6" loCatId="list" qsTypeId="urn:microsoft.com/office/officeart/2005/8/quickstyle/simple1" qsCatId="simple" csTypeId="urn:microsoft.com/office/officeart/2005/8/colors/accent0_2" csCatId="mainScheme" phldr="1"/>
      <dgm:spPr/>
      <dgm:t>
        <a:bodyPr/>
        <a:lstStyle/>
        <a:p>
          <a:endParaRPr lang="fr-FR"/>
        </a:p>
      </dgm:t>
    </dgm:pt>
    <dgm:pt modelId="{72C3D7C4-1FD3-4E91-B977-28931B3F5ABA}">
      <dgm:prSet phldrT="[Texte]"/>
      <dgm:spPr/>
      <dgm:t>
        <a:bodyPr/>
        <a:lstStyle/>
        <a:p>
          <a:r>
            <a:rPr lang="fr-FR"/>
            <a:t>RESOURCES</a:t>
          </a:r>
        </a:p>
      </dgm:t>
    </dgm:pt>
    <dgm:pt modelId="{C7E336E9-2747-4995-A749-2C4A0C296DB1}" type="parTrans" cxnId="{383F837F-9DCE-4D5D-B5F0-67D53EEA6EDB}">
      <dgm:prSet/>
      <dgm:spPr/>
      <dgm:t>
        <a:bodyPr/>
        <a:lstStyle/>
        <a:p>
          <a:endParaRPr lang="fr-FR"/>
        </a:p>
      </dgm:t>
    </dgm:pt>
    <dgm:pt modelId="{C47984D0-4B72-491D-8DA1-F5AEAAF743E6}" type="sibTrans" cxnId="{383F837F-9DCE-4D5D-B5F0-67D53EEA6EDB}">
      <dgm:prSet/>
      <dgm:spPr/>
      <dgm:t>
        <a:bodyPr/>
        <a:lstStyle/>
        <a:p>
          <a:endParaRPr lang="fr-FR"/>
        </a:p>
      </dgm:t>
    </dgm:pt>
    <dgm:pt modelId="{932CC87A-C2AA-4521-8FB3-6CE78FE8DC22}">
      <dgm:prSet phldrT="[Texte]"/>
      <dgm:spPr/>
      <dgm:t>
        <a:bodyPr/>
        <a:lstStyle/>
        <a:p>
          <a:r>
            <a:rPr lang="fr-FR"/>
            <a:t>20 Contributors</a:t>
          </a:r>
        </a:p>
      </dgm:t>
    </dgm:pt>
    <dgm:pt modelId="{A5ABD709-9B38-42A8-BE20-D8E88E6354BF}" type="parTrans" cxnId="{2DE10510-D95E-41EC-BCC8-3A1320FC5027}">
      <dgm:prSet/>
      <dgm:spPr/>
      <dgm:t>
        <a:bodyPr/>
        <a:lstStyle/>
        <a:p>
          <a:endParaRPr lang="fr-FR"/>
        </a:p>
      </dgm:t>
    </dgm:pt>
    <dgm:pt modelId="{0FA7DA1A-927F-4D20-BBAC-3EFD84B1F43C}" type="sibTrans" cxnId="{2DE10510-D95E-41EC-BCC8-3A1320FC5027}">
      <dgm:prSet/>
      <dgm:spPr/>
      <dgm:t>
        <a:bodyPr/>
        <a:lstStyle/>
        <a:p>
          <a:endParaRPr lang="fr-FR"/>
        </a:p>
      </dgm:t>
    </dgm:pt>
    <dgm:pt modelId="{E3D830AE-2CF7-4029-9D57-5763C8E9CF43}">
      <dgm:prSet phldrT="[Texte]"/>
      <dgm:spPr/>
      <dgm:t>
        <a:bodyPr/>
        <a:lstStyle/>
        <a:p>
          <a:r>
            <a:rPr lang="fr-FR"/>
            <a:t>4 Authors</a:t>
          </a:r>
        </a:p>
      </dgm:t>
    </dgm:pt>
    <dgm:pt modelId="{C28EB5E2-53AA-4518-868C-95C0988E2D49}" type="parTrans" cxnId="{BACD229E-0353-4206-A854-B57F59A792CF}">
      <dgm:prSet/>
      <dgm:spPr/>
      <dgm:t>
        <a:bodyPr/>
        <a:lstStyle/>
        <a:p>
          <a:endParaRPr lang="fr-FR"/>
        </a:p>
      </dgm:t>
    </dgm:pt>
    <dgm:pt modelId="{588A4F85-56EE-4932-B928-50039EFE1D31}" type="sibTrans" cxnId="{BACD229E-0353-4206-A854-B57F59A792CF}">
      <dgm:prSet/>
      <dgm:spPr/>
      <dgm:t>
        <a:bodyPr/>
        <a:lstStyle/>
        <a:p>
          <a:endParaRPr lang="fr-FR"/>
        </a:p>
      </dgm:t>
    </dgm:pt>
    <dgm:pt modelId="{1EFEFBA2-B851-4A8A-BB22-00008FF41747}">
      <dgm:prSet phldrT="[Texte]"/>
      <dgm:spPr/>
      <dgm:t>
        <a:bodyPr/>
        <a:lstStyle/>
        <a:p>
          <a:r>
            <a:rPr lang="fr-FR"/>
            <a:t>ACTIVITIES</a:t>
          </a:r>
        </a:p>
      </dgm:t>
    </dgm:pt>
    <dgm:pt modelId="{5237344E-3C45-4CD5-8679-16503A91AA7C}" type="parTrans" cxnId="{35AE9547-F862-45D3-BE5A-E6241C543C34}">
      <dgm:prSet/>
      <dgm:spPr/>
      <dgm:t>
        <a:bodyPr/>
        <a:lstStyle/>
        <a:p>
          <a:endParaRPr lang="fr-FR"/>
        </a:p>
      </dgm:t>
    </dgm:pt>
    <dgm:pt modelId="{E95B4B51-66E9-4F52-9C30-23146904BC20}" type="sibTrans" cxnId="{35AE9547-F862-45D3-BE5A-E6241C543C34}">
      <dgm:prSet/>
      <dgm:spPr/>
      <dgm:t>
        <a:bodyPr/>
        <a:lstStyle/>
        <a:p>
          <a:endParaRPr lang="fr-FR"/>
        </a:p>
      </dgm:t>
    </dgm:pt>
    <dgm:pt modelId="{E3F19D58-2847-4B41-8C69-FF677ACDED7B}">
      <dgm:prSet phldrT="[Texte]"/>
      <dgm:spPr/>
      <dgm:t>
        <a:bodyPr/>
        <a:lstStyle/>
        <a:p>
          <a:r>
            <a:rPr lang="fr-FR"/>
            <a:t>Extract IAR structure from existing reports</a:t>
          </a:r>
        </a:p>
      </dgm:t>
    </dgm:pt>
    <dgm:pt modelId="{7CB18FEC-F689-43FE-9BE5-84EDDE928C59}" type="parTrans" cxnId="{6D9CDF47-5255-477F-A408-150A25B9C789}">
      <dgm:prSet/>
      <dgm:spPr/>
      <dgm:t>
        <a:bodyPr/>
        <a:lstStyle/>
        <a:p>
          <a:endParaRPr lang="fr-FR"/>
        </a:p>
      </dgm:t>
    </dgm:pt>
    <dgm:pt modelId="{333CF11C-87F5-4F52-9AE6-1EC6B538DB93}" type="sibTrans" cxnId="{6D9CDF47-5255-477F-A408-150A25B9C789}">
      <dgm:prSet/>
      <dgm:spPr/>
      <dgm:t>
        <a:bodyPr/>
        <a:lstStyle/>
        <a:p>
          <a:endParaRPr lang="fr-FR"/>
        </a:p>
      </dgm:t>
    </dgm:pt>
    <dgm:pt modelId="{2BE55610-4D28-42E0-8267-558A7085E18F}">
      <dgm:prSet phldrT="[Texte]"/>
      <dgm:spPr/>
      <dgm:t>
        <a:bodyPr/>
        <a:lstStyle/>
        <a:p>
          <a:r>
            <a:rPr lang="fr-FR"/>
            <a:t>OUTCOMES</a:t>
          </a:r>
        </a:p>
      </dgm:t>
    </dgm:pt>
    <dgm:pt modelId="{0412D34D-808E-40C7-8F02-8DB8FF4954D5}" type="parTrans" cxnId="{DE556CC3-DF24-4E13-A34B-765D89621F82}">
      <dgm:prSet/>
      <dgm:spPr/>
      <dgm:t>
        <a:bodyPr/>
        <a:lstStyle/>
        <a:p>
          <a:endParaRPr lang="fr-FR"/>
        </a:p>
      </dgm:t>
    </dgm:pt>
    <dgm:pt modelId="{6F471C58-641B-49B6-9FAA-ED99D26EF7F1}" type="sibTrans" cxnId="{DE556CC3-DF24-4E13-A34B-765D89621F82}">
      <dgm:prSet/>
      <dgm:spPr/>
      <dgm:t>
        <a:bodyPr/>
        <a:lstStyle/>
        <a:p>
          <a:endParaRPr lang="fr-FR"/>
        </a:p>
      </dgm:t>
    </dgm:pt>
    <dgm:pt modelId="{498996AE-4AE4-493E-85FE-F243E011573C}">
      <dgm:prSet phldrT="[Texte]"/>
      <dgm:spPr/>
      <dgm:t>
        <a:bodyPr/>
        <a:lstStyle/>
        <a:p>
          <a:r>
            <a:rPr lang="fr-FR"/>
            <a:t>IAR</a:t>
          </a:r>
        </a:p>
      </dgm:t>
    </dgm:pt>
    <dgm:pt modelId="{083F37AC-F742-4756-9721-03926A31C2E0}" type="parTrans" cxnId="{628E5962-57DF-4D87-97D9-0192FBFDD090}">
      <dgm:prSet/>
      <dgm:spPr/>
      <dgm:t>
        <a:bodyPr/>
        <a:lstStyle/>
        <a:p>
          <a:endParaRPr lang="fr-FR"/>
        </a:p>
      </dgm:t>
    </dgm:pt>
    <dgm:pt modelId="{48AF3B71-218F-4F8C-B4DE-6B2DE20F7BC5}" type="sibTrans" cxnId="{628E5962-57DF-4D87-97D9-0192FBFDD090}">
      <dgm:prSet/>
      <dgm:spPr/>
      <dgm:t>
        <a:bodyPr/>
        <a:lstStyle/>
        <a:p>
          <a:endParaRPr lang="fr-FR"/>
        </a:p>
      </dgm:t>
    </dgm:pt>
    <dgm:pt modelId="{E2D62E3A-FDC4-4F36-AE7D-2F26CF1B12CA}">
      <dgm:prSet phldrT="[Texte]"/>
      <dgm:spPr/>
      <dgm:t>
        <a:bodyPr/>
        <a:lstStyle/>
        <a:p>
          <a:r>
            <a:rPr lang="fr-FR"/>
            <a:t>Interaction with other conributors</a:t>
          </a:r>
        </a:p>
      </dgm:t>
    </dgm:pt>
    <dgm:pt modelId="{9C700315-F604-4033-988D-EBD753E3D226}" type="parTrans" cxnId="{4E6ED13A-5541-444B-A154-C8F6CC8F9A7D}">
      <dgm:prSet/>
      <dgm:spPr/>
      <dgm:t>
        <a:bodyPr/>
        <a:lstStyle/>
        <a:p>
          <a:endParaRPr lang="fr-FR"/>
        </a:p>
      </dgm:t>
    </dgm:pt>
    <dgm:pt modelId="{5F154C8F-0C4C-4EBD-A659-69DD126C9C40}" type="sibTrans" cxnId="{4E6ED13A-5541-444B-A154-C8F6CC8F9A7D}">
      <dgm:prSet/>
      <dgm:spPr/>
      <dgm:t>
        <a:bodyPr/>
        <a:lstStyle/>
        <a:p>
          <a:endParaRPr lang="fr-FR"/>
        </a:p>
      </dgm:t>
    </dgm:pt>
    <dgm:pt modelId="{3C62CD8E-8D76-477F-9DB6-910BDF743BA0}">
      <dgm:prSet phldrT="[Texte]"/>
      <dgm:spPr/>
      <dgm:t>
        <a:bodyPr/>
        <a:lstStyle/>
        <a:p>
          <a:r>
            <a:rPr lang="fr-FR"/>
            <a:t>1 Supervisor</a:t>
          </a:r>
        </a:p>
      </dgm:t>
    </dgm:pt>
    <dgm:pt modelId="{ACB6940E-F7AB-4B27-A4AF-138986DD3A81}" type="parTrans" cxnId="{8019387C-88C3-4DCF-810D-DE8619DEB540}">
      <dgm:prSet/>
      <dgm:spPr/>
      <dgm:t>
        <a:bodyPr/>
        <a:lstStyle/>
        <a:p>
          <a:endParaRPr lang="fr-FR"/>
        </a:p>
      </dgm:t>
    </dgm:pt>
    <dgm:pt modelId="{15123142-6E4E-45E4-807A-07C399AF1AF7}" type="sibTrans" cxnId="{8019387C-88C3-4DCF-810D-DE8619DEB540}">
      <dgm:prSet/>
      <dgm:spPr/>
      <dgm:t>
        <a:bodyPr/>
        <a:lstStyle/>
        <a:p>
          <a:endParaRPr lang="fr-FR"/>
        </a:p>
      </dgm:t>
    </dgm:pt>
    <dgm:pt modelId="{6EC9B295-79FA-4462-A038-98147B5B15E8}">
      <dgm:prSet phldrT="[Texte]"/>
      <dgm:spPr/>
      <dgm:t>
        <a:bodyPr/>
        <a:lstStyle/>
        <a:p>
          <a:r>
            <a:rPr lang="fr-FR"/>
            <a:t>Documetation anout IAR</a:t>
          </a:r>
        </a:p>
      </dgm:t>
    </dgm:pt>
    <dgm:pt modelId="{5B8E65CC-A994-45C4-BB7F-2703D8EA6267}" type="parTrans" cxnId="{AF1EF758-F111-4214-89C5-F09B074974A9}">
      <dgm:prSet/>
      <dgm:spPr/>
      <dgm:t>
        <a:bodyPr/>
        <a:lstStyle/>
        <a:p>
          <a:endParaRPr lang="fr-FR"/>
        </a:p>
      </dgm:t>
    </dgm:pt>
    <dgm:pt modelId="{5BF83123-2528-47C3-AC79-7A084658B426}" type="sibTrans" cxnId="{AF1EF758-F111-4214-89C5-F09B074974A9}">
      <dgm:prSet/>
      <dgm:spPr/>
      <dgm:t>
        <a:bodyPr/>
        <a:lstStyle/>
        <a:p>
          <a:endParaRPr lang="fr-FR"/>
        </a:p>
      </dgm:t>
    </dgm:pt>
    <dgm:pt modelId="{DE4E638D-80BE-4A69-86ED-9C45972347A1}">
      <dgm:prSet phldrT="[Texte]"/>
      <dgm:spPr/>
      <dgm:t>
        <a:bodyPr/>
        <a:lstStyle/>
        <a:p>
          <a:r>
            <a:rPr lang="fr-FR"/>
            <a:t>Documentation about Fuel Cells</a:t>
          </a:r>
        </a:p>
      </dgm:t>
    </dgm:pt>
    <dgm:pt modelId="{61772DFC-735C-4A4E-9CFE-5491B99DCEB1}" type="parTrans" cxnId="{879A2153-EA60-4773-A529-3FC45218335B}">
      <dgm:prSet/>
      <dgm:spPr/>
      <dgm:t>
        <a:bodyPr/>
        <a:lstStyle/>
        <a:p>
          <a:endParaRPr lang="fr-FR"/>
        </a:p>
      </dgm:t>
    </dgm:pt>
    <dgm:pt modelId="{A6DF42EE-B7F0-448B-AAB7-CB2D0ED8CA16}" type="sibTrans" cxnId="{879A2153-EA60-4773-A529-3FC45218335B}">
      <dgm:prSet/>
      <dgm:spPr/>
      <dgm:t>
        <a:bodyPr/>
        <a:lstStyle/>
        <a:p>
          <a:endParaRPr lang="fr-FR"/>
        </a:p>
      </dgm:t>
    </dgm:pt>
    <dgm:pt modelId="{36ABFEC0-2B17-4E77-A2C7-C0FE9FBDA7E1}">
      <dgm:prSet phldrT="[Texte]"/>
      <dgm:spPr/>
      <dgm:t>
        <a:bodyPr/>
        <a:lstStyle/>
        <a:p>
          <a:r>
            <a:rPr lang="fr-FR"/>
            <a:t>Online data sharing platform</a:t>
          </a:r>
        </a:p>
      </dgm:t>
    </dgm:pt>
    <dgm:pt modelId="{EE816ADF-6421-4B5A-938E-8013FE13857F}" type="parTrans" cxnId="{4300DD3D-BF39-45DB-9048-597C02992529}">
      <dgm:prSet/>
      <dgm:spPr/>
      <dgm:t>
        <a:bodyPr/>
        <a:lstStyle/>
        <a:p>
          <a:endParaRPr lang="fr-FR"/>
        </a:p>
      </dgm:t>
    </dgm:pt>
    <dgm:pt modelId="{BD918787-7934-4406-AB9E-59CAFEA713D8}" type="sibTrans" cxnId="{4300DD3D-BF39-45DB-9048-597C02992529}">
      <dgm:prSet/>
      <dgm:spPr/>
      <dgm:t>
        <a:bodyPr/>
        <a:lstStyle/>
        <a:p>
          <a:endParaRPr lang="fr-FR"/>
        </a:p>
      </dgm:t>
    </dgm:pt>
    <dgm:pt modelId="{DBD0BA76-6275-4A2D-ADE2-0F6036822509}">
      <dgm:prSet phldrT="[Texte]"/>
      <dgm:spPr/>
      <dgm:t>
        <a:bodyPr/>
        <a:lstStyle/>
        <a:p>
          <a:r>
            <a:rPr lang="fr-FR"/>
            <a:t>Build a personalized outline for the IAR</a:t>
          </a:r>
        </a:p>
      </dgm:t>
    </dgm:pt>
    <dgm:pt modelId="{E3C44805-5A5C-4C66-B673-803F99E83A96}" type="parTrans" cxnId="{833D941F-C529-4BB5-8121-804F7324C543}">
      <dgm:prSet/>
      <dgm:spPr/>
      <dgm:t>
        <a:bodyPr/>
        <a:lstStyle/>
        <a:p>
          <a:endParaRPr lang="fr-FR"/>
        </a:p>
      </dgm:t>
    </dgm:pt>
    <dgm:pt modelId="{FFCA3E7D-8C38-4855-8AC3-F2676E945F28}" type="sibTrans" cxnId="{833D941F-C529-4BB5-8121-804F7324C543}">
      <dgm:prSet/>
      <dgm:spPr/>
      <dgm:t>
        <a:bodyPr/>
        <a:lstStyle/>
        <a:p>
          <a:endParaRPr lang="fr-FR"/>
        </a:p>
      </dgm:t>
    </dgm:pt>
    <dgm:pt modelId="{27B8F497-EEFE-4724-A7DB-6F628DE3891D}">
      <dgm:prSet phldrT="[Texte]"/>
      <dgm:spPr/>
      <dgm:t>
        <a:bodyPr/>
        <a:lstStyle/>
        <a:p>
          <a:r>
            <a:rPr lang="fr-FR"/>
            <a:t>Review Fuel Cell information</a:t>
          </a:r>
        </a:p>
      </dgm:t>
    </dgm:pt>
    <dgm:pt modelId="{326F6861-A2B9-4697-8835-2FE6175350B9}" type="parTrans" cxnId="{AE803186-1124-46E1-8F1A-37AB7FE2A10B}">
      <dgm:prSet/>
      <dgm:spPr/>
      <dgm:t>
        <a:bodyPr/>
        <a:lstStyle/>
        <a:p>
          <a:endParaRPr lang="fr-FR"/>
        </a:p>
      </dgm:t>
    </dgm:pt>
    <dgm:pt modelId="{CBB21267-DEF5-4514-82CE-4C0594486F84}" type="sibTrans" cxnId="{AE803186-1124-46E1-8F1A-37AB7FE2A10B}">
      <dgm:prSet/>
      <dgm:spPr/>
      <dgm:t>
        <a:bodyPr/>
        <a:lstStyle/>
        <a:p>
          <a:endParaRPr lang="fr-FR"/>
        </a:p>
      </dgm:t>
    </dgm:pt>
    <dgm:pt modelId="{B7C59D5E-E827-4F99-9F60-2B0420DCE559}">
      <dgm:prSet phldrT="[Texte]"/>
      <dgm:spPr/>
      <dgm:t>
        <a:bodyPr/>
        <a:lstStyle/>
        <a:p>
          <a:r>
            <a:rPr lang="fr-FR"/>
            <a:t>Collect data</a:t>
          </a:r>
        </a:p>
      </dgm:t>
    </dgm:pt>
    <dgm:pt modelId="{B724FF86-B1A3-42EA-A800-CE3C165326BC}" type="parTrans" cxnId="{3232FB35-98D6-48CA-A362-7A0C714424D0}">
      <dgm:prSet/>
      <dgm:spPr/>
      <dgm:t>
        <a:bodyPr/>
        <a:lstStyle/>
        <a:p>
          <a:endParaRPr lang="fr-FR"/>
        </a:p>
      </dgm:t>
    </dgm:pt>
    <dgm:pt modelId="{51BB2072-31A7-4D40-AD47-EE65451F162F}" type="sibTrans" cxnId="{3232FB35-98D6-48CA-A362-7A0C714424D0}">
      <dgm:prSet/>
      <dgm:spPr/>
      <dgm:t>
        <a:bodyPr/>
        <a:lstStyle/>
        <a:p>
          <a:endParaRPr lang="fr-FR"/>
        </a:p>
      </dgm:t>
    </dgm:pt>
    <dgm:pt modelId="{9DB0AEFC-F7C0-4A47-A9D2-B66B67BDF166}">
      <dgm:prSet phldrT="[Texte]"/>
      <dgm:spPr/>
      <dgm:t>
        <a:bodyPr/>
        <a:lstStyle/>
        <a:p>
          <a:r>
            <a:rPr lang="fr-FR"/>
            <a:t>OUTPUTS</a:t>
          </a:r>
        </a:p>
      </dgm:t>
    </dgm:pt>
    <dgm:pt modelId="{A4CF8F00-895D-40E4-8450-D92BA3CAA82B}" type="parTrans" cxnId="{5681C565-D35A-4FEA-A0B2-C51EC399EE0C}">
      <dgm:prSet/>
      <dgm:spPr/>
      <dgm:t>
        <a:bodyPr/>
        <a:lstStyle/>
        <a:p>
          <a:endParaRPr lang="fr-FR"/>
        </a:p>
      </dgm:t>
    </dgm:pt>
    <dgm:pt modelId="{89C62A47-94B4-428D-B017-3F9FAE42CBB2}" type="sibTrans" cxnId="{5681C565-D35A-4FEA-A0B2-C51EC399EE0C}">
      <dgm:prSet/>
      <dgm:spPr/>
      <dgm:t>
        <a:bodyPr/>
        <a:lstStyle/>
        <a:p>
          <a:endParaRPr lang="fr-FR"/>
        </a:p>
      </dgm:t>
    </dgm:pt>
    <dgm:pt modelId="{0EB01263-FD3B-4AC7-BF83-D803022CDB57}">
      <dgm:prSet phldrT="[Texte]"/>
      <dgm:spPr/>
      <dgm:t>
        <a:bodyPr/>
        <a:lstStyle/>
        <a:p>
          <a:r>
            <a:rPr lang="fr-FR"/>
            <a:t>Know about the fuel cell industry</a:t>
          </a:r>
        </a:p>
      </dgm:t>
    </dgm:pt>
    <dgm:pt modelId="{B7ADEEA4-5653-4A7C-A171-75A7C360D0C6}" type="parTrans" cxnId="{ED06762B-FC36-4EB7-BB42-21BF2D41A4BC}">
      <dgm:prSet/>
      <dgm:spPr/>
      <dgm:t>
        <a:bodyPr/>
        <a:lstStyle/>
        <a:p>
          <a:endParaRPr lang="fr-FR"/>
        </a:p>
      </dgm:t>
    </dgm:pt>
    <dgm:pt modelId="{EF439DA5-2B90-41D6-942D-A9D10364DF29}" type="sibTrans" cxnId="{ED06762B-FC36-4EB7-BB42-21BF2D41A4BC}">
      <dgm:prSet/>
      <dgm:spPr/>
      <dgm:t>
        <a:bodyPr/>
        <a:lstStyle/>
        <a:p>
          <a:endParaRPr lang="fr-FR"/>
        </a:p>
      </dgm:t>
    </dgm:pt>
    <dgm:pt modelId="{5732FBE2-2EEB-4A56-AC2C-A920226FDEC5}">
      <dgm:prSet phldrT="[Texte]"/>
      <dgm:spPr/>
      <dgm:t>
        <a:bodyPr/>
        <a:lstStyle/>
        <a:p>
          <a:r>
            <a:rPr lang="fr-FR"/>
            <a:t>Know the state and needs of the market</a:t>
          </a:r>
        </a:p>
      </dgm:t>
    </dgm:pt>
    <dgm:pt modelId="{AED492A6-1AC1-475C-A576-8A759C976513}" type="parTrans" cxnId="{B69ADBA7-9F5C-4352-AE63-DC0E4F54167C}">
      <dgm:prSet/>
      <dgm:spPr/>
      <dgm:t>
        <a:bodyPr/>
        <a:lstStyle/>
        <a:p>
          <a:endParaRPr lang="fr-FR"/>
        </a:p>
      </dgm:t>
    </dgm:pt>
    <dgm:pt modelId="{E17D8877-F623-4C8E-8B9C-EDDBC8E8C61C}" type="sibTrans" cxnId="{B69ADBA7-9F5C-4352-AE63-DC0E4F54167C}">
      <dgm:prSet/>
      <dgm:spPr/>
      <dgm:t>
        <a:bodyPr/>
        <a:lstStyle/>
        <a:p>
          <a:endParaRPr lang="fr-FR"/>
        </a:p>
      </dgm:t>
    </dgm:pt>
    <dgm:pt modelId="{C4398932-60E9-428B-BB59-BB2FDF42C249}">
      <dgm:prSet phldrT="[Texte]"/>
      <dgm:spPr/>
      <dgm:t>
        <a:bodyPr/>
        <a:lstStyle/>
        <a:p>
          <a:endParaRPr lang="fr-FR"/>
        </a:p>
      </dgm:t>
    </dgm:pt>
    <dgm:pt modelId="{3D0B83B2-1075-4391-96AD-404B4EC50D02}" type="parTrans" cxnId="{42F76715-AFEB-4F17-93DB-8ADEB8228C3E}">
      <dgm:prSet/>
      <dgm:spPr/>
      <dgm:t>
        <a:bodyPr/>
        <a:lstStyle/>
        <a:p>
          <a:endParaRPr lang="fr-FR"/>
        </a:p>
      </dgm:t>
    </dgm:pt>
    <dgm:pt modelId="{413CF9B1-273D-4A5D-A540-DEA45D415D55}" type="sibTrans" cxnId="{42F76715-AFEB-4F17-93DB-8ADEB8228C3E}">
      <dgm:prSet/>
      <dgm:spPr/>
      <dgm:t>
        <a:bodyPr/>
        <a:lstStyle/>
        <a:p>
          <a:endParaRPr lang="fr-FR"/>
        </a:p>
      </dgm:t>
    </dgm:pt>
    <dgm:pt modelId="{76F011A4-403B-46AD-8D5F-B9A16E1BFC11}">
      <dgm:prSet phldrT="[Texte]"/>
      <dgm:spPr/>
      <dgm:t>
        <a:bodyPr/>
        <a:lstStyle/>
        <a:p>
          <a:r>
            <a:rPr lang="fr-FR"/>
            <a:t>IAR available to everyone</a:t>
          </a:r>
        </a:p>
      </dgm:t>
    </dgm:pt>
    <dgm:pt modelId="{51503B19-43E9-4B0B-B51C-1A896FA41AE9}" type="parTrans" cxnId="{BA334A41-1643-479E-8557-09B405659CB4}">
      <dgm:prSet/>
      <dgm:spPr/>
      <dgm:t>
        <a:bodyPr/>
        <a:lstStyle/>
        <a:p>
          <a:endParaRPr lang="fr-FR"/>
        </a:p>
      </dgm:t>
    </dgm:pt>
    <dgm:pt modelId="{D54DEC58-8800-4EFB-80E9-82A9415329F5}" type="sibTrans" cxnId="{BA334A41-1643-479E-8557-09B405659CB4}">
      <dgm:prSet/>
      <dgm:spPr/>
      <dgm:t>
        <a:bodyPr/>
        <a:lstStyle/>
        <a:p>
          <a:endParaRPr lang="fr-FR"/>
        </a:p>
      </dgm:t>
    </dgm:pt>
    <dgm:pt modelId="{E1631B99-3BA5-41D6-BE11-08CB42AAA4EC}">
      <dgm:prSet phldrT="[Texte]"/>
      <dgm:spPr/>
      <dgm:t>
        <a:bodyPr/>
        <a:lstStyle/>
        <a:p>
          <a:r>
            <a:rPr lang="fr-FR"/>
            <a:t>IAR understandable by everyone</a:t>
          </a:r>
        </a:p>
      </dgm:t>
    </dgm:pt>
    <dgm:pt modelId="{58D25AF7-E32A-4BAF-A922-43500B70A4B7}" type="parTrans" cxnId="{2215C057-E109-417C-A69E-742581BD221C}">
      <dgm:prSet/>
      <dgm:spPr/>
      <dgm:t>
        <a:bodyPr/>
        <a:lstStyle/>
        <a:p>
          <a:endParaRPr lang="fr-FR"/>
        </a:p>
      </dgm:t>
    </dgm:pt>
    <dgm:pt modelId="{73F8ED0B-8F78-4CBC-A923-F824FF362951}" type="sibTrans" cxnId="{2215C057-E109-417C-A69E-742581BD221C}">
      <dgm:prSet/>
      <dgm:spPr/>
      <dgm:t>
        <a:bodyPr/>
        <a:lstStyle/>
        <a:p>
          <a:endParaRPr lang="fr-FR"/>
        </a:p>
      </dgm:t>
    </dgm:pt>
    <dgm:pt modelId="{3134A35E-5F85-4AA0-82AC-DC8AF808B10B}">
      <dgm:prSet phldrT="[Texte]"/>
      <dgm:spPr/>
      <dgm:t>
        <a:bodyPr/>
        <a:lstStyle/>
        <a:p>
          <a:endParaRPr lang="fr-FR"/>
        </a:p>
      </dgm:t>
    </dgm:pt>
    <dgm:pt modelId="{4996416F-3E3B-4A82-B815-CAAA109D65A0}" type="parTrans" cxnId="{9FE6B04F-043F-4842-94C7-BFE97A8E63FB}">
      <dgm:prSet/>
      <dgm:spPr/>
      <dgm:t>
        <a:bodyPr/>
        <a:lstStyle/>
        <a:p>
          <a:endParaRPr lang="fr-FR"/>
        </a:p>
      </dgm:t>
    </dgm:pt>
    <dgm:pt modelId="{9C551CA4-A023-4452-9361-07B91AA4E205}" type="sibTrans" cxnId="{9FE6B04F-043F-4842-94C7-BFE97A8E63FB}">
      <dgm:prSet/>
      <dgm:spPr/>
      <dgm:t>
        <a:bodyPr/>
        <a:lstStyle/>
        <a:p>
          <a:endParaRPr lang="fr-FR"/>
        </a:p>
      </dgm:t>
    </dgm:pt>
    <dgm:pt modelId="{BED1581E-CC75-4CB1-97A5-94C58EE24BFB}">
      <dgm:prSet phldrT="[Texte]"/>
      <dgm:spPr/>
      <dgm:t>
        <a:bodyPr/>
        <a:lstStyle/>
        <a:p>
          <a:r>
            <a:rPr lang="fr-FR"/>
            <a:t>Write, design and edit the IAR</a:t>
          </a:r>
        </a:p>
      </dgm:t>
    </dgm:pt>
    <dgm:pt modelId="{E93779AA-A382-44DA-84B3-1233783F84CE}" type="parTrans" cxnId="{D6B3EE7F-CC91-4A4D-A956-BA341280470C}">
      <dgm:prSet/>
      <dgm:spPr/>
    </dgm:pt>
    <dgm:pt modelId="{40EEAC37-BDD8-42A8-AB87-123C7CFF2F97}" type="sibTrans" cxnId="{D6B3EE7F-CC91-4A4D-A956-BA341280470C}">
      <dgm:prSet/>
      <dgm:spPr/>
    </dgm:pt>
    <dgm:pt modelId="{C71C0E5D-7F51-4544-B123-378F534F4944}">
      <dgm:prSet phldrT="[Texte]"/>
      <dgm:spPr/>
      <dgm:t>
        <a:bodyPr/>
        <a:lstStyle/>
        <a:p>
          <a:r>
            <a:rPr lang="fr-FR"/>
            <a:t>Present IAR project</a:t>
          </a:r>
        </a:p>
      </dgm:t>
    </dgm:pt>
    <dgm:pt modelId="{328FFD0E-D05A-4510-9132-D88575F07C95}" type="parTrans" cxnId="{6D56A746-5964-4BC9-B30A-2F366BA0CE3C}">
      <dgm:prSet/>
      <dgm:spPr/>
    </dgm:pt>
    <dgm:pt modelId="{83523674-F406-4DCC-A107-783DA566778D}" type="sibTrans" cxnId="{6D56A746-5964-4BC9-B30A-2F366BA0CE3C}">
      <dgm:prSet/>
      <dgm:spPr/>
    </dgm:pt>
    <dgm:pt modelId="{71E9AA40-D3B4-4753-B77F-6CFE495E434F}" type="pres">
      <dgm:prSet presAssocID="{5252D8DF-F7ED-47A9-8F1F-1C3DE6A4722F}" presName="Name0" presStyleCnt="0">
        <dgm:presLayoutVars>
          <dgm:dir/>
          <dgm:resizeHandles val="exact"/>
        </dgm:presLayoutVars>
      </dgm:prSet>
      <dgm:spPr/>
      <dgm:t>
        <a:bodyPr/>
        <a:lstStyle/>
        <a:p>
          <a:endParaRPr lang="fr-FR"/>
        </a:p>
      </dgm:t>
    </dgm:pt>
    <dgm:pt modelId="{3DD4DCC5-CD2A-4C80-9516-43D7C916D6B5}" type="pres">
      <dgm:prSet presAssocID="{72C3D7C4-1FD3-4E91-B977-28931B3F5ABA}" presName="node" presStyleLbl="node1" presStyleIdx="0" presStyleCnt="4" custLinFactNeighborX="-16619">
        <dgm:presLayoutVars>
          <dgm:bulletEnabled val="1"/>
        </dgm:presLayoutVars>
      </dgm:prSet>
      <dgm:spPr/>
      <dgm:t>
        <a:bodyPr/>
        <a:lstStyle/>
        <a:p>
          <a:endParaRPr lang="fr-FR"/>
        </a:p>
      </dgm:t>
    </dgm:pt>
    <dgm:pt modelId="{8FD0C632-C2B7-419D-B173-A6F16D83E195}" type="pres">
      <dgm:prSet presAssocID="{C47984D0-4B72-491D-8DA1-F5AEAAF743E6}" presName="sibTrans" presStyleCnt="0"/>
      <dgm:spPr/>
    </dgm:pt>
    <dgm:pt modelId="{06BACB2E-25D6-491F-9902-6DE6A89C06CD}" type="pres">
      <dgm:prSet presAssocID="{1EFEFBA2-B851-4A8A-BB22-00008FF41747}" presName="node" presStyleLbl="node1" presStyleIdx="1" presStyleCnt="4">
        <dgm:presLayoutVars>
          <dgm:bulletEnabled val="1"/>
        </dgm:presLayoutVars>
      </dgm:prSet>
      <dgm:spPr/>
      <dgm:t>
        <a:bodyPr/>
        <a:lstStyle/>
        <a:p>
          <a:endParaRPr lang="fr-FR"/>
        </a:p>
      </dgm:t>
    </dgm:pt>
    <dgm:pt modelId="{66F2F446-351F-424B-91AA-DBC95E8A4EE3}" type="pres">
      <dgm:prSet presAssocID="{E95B4B51-66E9-4F52-9C30-23146904BC20}" presName="sibTrans" presStyleCnt="0"/>
      <dgm:spPr/>
    </dgm:pt>
    <dgm:pt modelId="{21D06AF9-7B68-4C50-825D-0A7D198CBF3A}" type="pres">
      <dgm:prSet presAssocID="{2BE55610-4D28-42E0-8267-558A7085E18F}" presName="node" presStyleLbl="node1" presStyleIdx="2" presStyleCnt="4">
        <dgm:presLayoutVars>
          <dgm:bulletEnabled val="1"/>
        </dgm:presLayoutVars>
      </dgm:prSet>
      <dgm:spPr/>
      <dgm:t>
        <a:bodyPr/>
        <a:lstStyle/>
        <a:p>
          <a:endParaRPr lang="fr-FR"/>
        </a:p>
      </dgm:t>
    </dgm:pt>
    <dgm:pt modelId="{D617A35C-C5B5-488B-90B4-A60D5D15AEE1}" type="pres">
      <dgm:prSet presAssocID="{6F471C58-641B-49B6-9FAA-ED99D26EF7F1}" presName="sibTrans" presStyleCnt="0"/>
      <dgm:spPr/>
    </dgm:pt>
    <dgm:pt modelId="{F1E2BDB2-0BA9-4FD2-86F9-2CAEA5A63A20}" type="pres">
      <dgm:prSet presAssocID="{9DB0AEFC-F7C0-4A47-A9D2-B66B67BDF166}" presName="node" presStyleLbl="node1" presStyleIdx="3" presStyleCnt="4" custLinFactNeighborY="454">
        <dgm:presLayoutVars>
          <dgm:bulletEnabled val="1"/>
        </dgm:presLayoutVars>
      </dgm:prSet>
      <dgm:spPr/>
      <dgm:t>
        <a:bodyPr/>
        <a:lstStyle/>
        <a:p>
          <a:endParaRPr lang="fr-FR"/>
        </a:p>
      </dgm:t>
    </dgm:pt>
  </dgm:ptLst>
  <dgm:cxnLst>
    <dgm:cxn modelId="{42F76715-AFEB-4F17-93DB-8ADEB8228C3E}" srcId="{9DB0AEFC-F7C0-4A47-A9D2-B66B67BDF166}" destId="{C4398932-60E9-428B-BB59-BB2FDF42C249}" srcOrd="3" destOrd="0" parTransId="{3D0B83B2-1075-4391-96AD-404B4EC50D02}" sibTransId="{413CF9B1-273D-4A5D-A540-DEA45D415D55}"/>
    <dgm:cxn modelId="{42C6746B-8409-44BF-9B7C-300CC8308E6D}" type="presOf" srcId="{0EB01263-FD3B-4AC7-BF83-D803022CDB57}" destId="{F1E2BDB2-0BA9-4FD2-86F9-2CAEA5A63A20}" srcOrd="0" destOrd="1" presId="urn:microsoft.com/office/officeart/2005/8/layout/hList6"/>
    <dgm:cxn modelId="{BF615D71-C172-4EDA-BCD7-45CD25476F3F}" type="presOf" srcId="{E3D830AE-2CF7-4029-9D57-5763C8E9CF43}" destId="{3DD4DCC5-CD2A-4C80-9516-43D7C916D6B5}" srcOrd="0" destOrd="3" presId="urn:microsoft.com/office/officeart/2005/8/layout/hList6"/>
    <dgm:cxn modelId="{AF1EF758-F111-4214-89C5-F09B074974A9}" srcId="{72C3D7C4-1FD3-4E91-B977-28931B3F5ABA}" destId="{6EC9B295-79FA-4462-A038-98147B5B15E8}" srcOrd="3" destOrd="0" parTransId="{5B8E65CC-A994-45C4-BB7F-2703D8EA6267}" sibTransId="{5BF83123-2528-47C3-AC79-7A084658B426}"/>
    <dgm:cxn modelId="{BF981BE8-0052-4C7B-B489-3794914A2D27}" type="presOf" srcId="{72C3D7C4-1FD3-4E91-B977-28931B3F5ABA}" destId="{3DD4DCC5-CD2A-4C80-9516-43D7C916D6B5}" srcOrd="0" destOrd="0" presId="urn:microsoft.com/office/officeart/2005/8/layout/hList6"/>
    <dgm:cxn modelId="{DE556CC3-DF24-4E13-A34B-765D89621F82}" srcId="{5252D8DF-F7ED-47A9-8F1F-1C3DE6A4722F}" destId="{2BE55610-4D28-42E0-8267-558A7085E18F}" srcOrd="2" destOrd="0" parTransId="{0412D34D-808E-40C7-8F02-8DB8FF4954D5}" sibTransId="{6F471C58-641B-49B6-9FAA-ED99D26EF7F1}"/>
    <dgm:cxn modelId="{AE803186-1124-46E1-8F1A-37AB7FE2A10B}" srcId="{1EFEFBA2-B851-4A8A-BB22-00008FF41747}" destId="{27B8F497-EEFE-4724-A7DB-6F628DE3891D}" srcOrd="0" destOrd="0" parTransId="{326F6861-A2B9-4697-8835-2FE6175350B9}" sibTransId="{CBB21267-DEF5-4514-82CE-4C0594486F84}"/>
    <dgm:cxn modelId="{B69ADBA7-9F5C-4352-AE63-DC0E4F54167C}" srcId="{0EB01263-FD3B-4AC7-BF83-D803022CDB57}" destId="{5732FBE2-2EEB-4A56-AC2C-A920226FDEC5}" srcOrd="0" destOrd="0" parTransId="{AED492A6-1AC1-475C-A576-8A759C976513}" sibTransId="{E17D8877-F623-4C8E-8B9C-EDDBC8E8C61C}"/>
    <dgm:cxn modelId="{2215C057-E109-417C-A69E-742581BD221C}" srcId="{9DB0AEFC-F7C0-4A47-A9D2-B66B67BDF166}" destId="{E1631B99-3BA5-41D6-BE11-08CB42AAA4EC}" srcOrd="2" destOrd="0" parTransId="{58D25AF7-E32A-4BAF-A922-43500B70A4B7}" sibTransId="{73F8ED0B-8F78-4CBC-A923-F824FF362951}"/>
    <dgm:cxn modelId="{ACD88E2B-CAA0-40EA-A48E-129CC30D5F72}" type="presOf" srcId="{BED1581E-CC75-4CB1-97A5-94C58EE24BFB}" destId="{06BACB2E-25D6-491F-9902-6DE6A89C06CD}" srcOrd="0" destOrd="5" presId="urn:microsoft.com/office/officeart/2005/8/layout/hList6"/>
    <dgm:cxn modelId="{8019387C-88C3-4DCF-810D-DE8619DEB540}" srcId="{72C3D7C4-1FD3-4E91-B977-28931B3F5ABA}" destId="{3C62CD8E-8D76-477F-9DB6-910BDF743BA0}" srcOrd="0" destOrd="0" parTransId="{ACB6940E-F7AB-4B27-A4AF-138986DD3A81}" sibTransId="{15123142-6E4E-45E4-807A-07C399AF1AF7}"/>
    <dgm:cxn modelId="{5D4649DF-7E33-452C-9394-7530C6069575}" type="presOf" srcId="{C4398932-60E9-428B-BB59-BB2FDF42C249}" destId="{F1E2BDB2-0BA9-4FD2-86F9-2CAEA5A63A20}" srcOrd="0" destOrd="5" presId="urn:microsoft.com/office/officeart/2005/8/layout/hList6"/>
    <dgm:cxn modelId="{E2925092-6BA7-4287-A0C8-84686565146A}" type="presOf" srcId="{C71C0E5D-7F51-4544-B123-378F534F4944}" destId="{06BACB2E-25D6-491F-9902-6DE6A89C06CD}" srcOrd="0" destOrd="6" presId="urn:microsoft.com/office/officeart/2005/8/layout/hList6"/>
    <dgm:cxn modelId="{9FE6B04F-043F-4842-94C7-BFE97A8E63FB}" srcId="{72C3D7C4-1FD3-4E91-B977-28931B3F5ABA}" destId="{3134A35E-5F85-4AA0-82AC-DC8AF808B10B}" srcOrd="6" destOrd="0" parTransId="{4996416F-3E3B-4A82-B815-CAAA109D65A0}" sibTransId="{9C551CA4-A023-4452-9361-07B91AA4E205}"/>
    <dgm:cxn modelId="{D6B3EE7F-CC91-4A4D-A956-BA341280470C}" srcId="{1EFEFBA2-B851-4A8A-BB22-00008FF41747}" destId="{BED1581E-CC75-4CB1-97A5-94C58EE24BFB}" srcOrd="4" destOrd="0" parTransId="{E93779AA-A382-44DA-84B3-1233783F84CE}" sibTransId="{40EEAC37-BDD8-42A8-AB87-123C7CFF2F97}"/>
    <dgm:cxn modelId="{628E5962-57DF-4D87-97D9-0192FBFDD090}" srcId="{2BE55610-4D28-42E0-8267-558A7085E18F}" destId="{498996AE-4AE4-493E-85FE-F243E011573C}" srcOrd="0" destOrd="0" parTransId="{083F37AC-F742-4756-9721-03926A31C2E0}" sibTransId="{48AF3B71-218F-4F8C-B4DE-6B2DE20F7BC5}"/>
    <dgm:cxn modelId="{EE408959-84CC-4D22-B0D5-E67C0B853C99}" type="presOf" srcId="{932CC87A-C2AA-4521-8FB3-6CE78FE8DC22}" destId="{3DD4DCC5-CD2A-4C80-9516-43D7C916D6B5}" srcOrd="0" destOrd="2" presId="urn:microsoft.com/office/officeart/2005/8/layout/hList6"/>
    <dgm:cxn modelId="{747935AC-ED4F-4B00-874D-4000228357A1}" type="presOf" srcId="{27B8F497-EEFE-4724-A7DB-6F628DE3891D}" destId="{06BACB2E-25D6-491F-9902-6DE6A89C06CD}" srcOrd="0" destOrd="1" presId="urn:microsoft.com/office/officeart/2005/8/layout/hList6"/>
    <dgm:cxn modelId="{9746CCB4-9D4C-426C-B00D-2AAAF3D9805D}" type="presOf" srcId="{E2D62E3A-FDC4-4F36-AE7D-2F26CF1B12CA}" destId="{21D06AF9-7B68-4C50-825D-0A7D198CBF3A}" srcOrd="0" destOrd="2" presId="urn:microsoft.com/office/officeart/2005/8/layout/hList6"/>
    <dgm:cxn modelId="{65E752F7-496B-4D40-8E82-A64DF549FBE7}" type="presOf" srcId="{E1631B99-3BA5-41D6-BE11-08CB42AAA4EC}" destId="{F1E2BDB2-0BA9-4FD2-86F9-2CAEA5A63A20}" srcOrd="0" destOrd="4" presId="urn:microsoft.com/office/officeart/2005/8/layout/hList6"/>
    <dgm:cxn modelId="{24E62232-CC8A-4626-B725-DF8B20FDE913}" type="presOf" srcId="{36ABFEC0-2B17-4E77-A2C7-C0FE9FBDA7E1}" destId="{3DD4DCC5-CD2A-4C80-9516-43D7C916D6B5}" srcOrd="0" destOrd="6" presId="urn:microsoft.com/office/officeart/2005/8/layout/hList6"/>
    <dgm:cxn modelId="{BACD229E-0353-4206-A854-B57F59A792CF}" srcId="{72C3D7C4-1FD3-4E91-B977-28931B3F5ABA}" destId="{E3D830AE-2CF7-4029-9D57-5763C8E9CF43}" srcOrd="2" destOrd="0" parTransId="{C28EB5E2-53AA-4518-868C-95C0988E2D49}" sibTransId="{588A4F85-56EE-4932-B928-50039EFE1D31}"/>
    <dgm:cxn modelId="{5681C565-D35A-4FEA-A0B2-C51EC399EE0C}" srcId="{5252D8DF-F7ED-47A9-8F1F-1C3DE6A4722F}" destId="{9DB0AEFC-F7C0-4A47-A9D2-B66B67BDF166}" srcOrd="3" destOrd="0" parTransId="{A4CF8F00-895D-40E4-8450-D92BA3CAA82B}" sibTransId="{89C62A47-94B4-428D-B017-3F9FAE42CBB2}"/>
    <dgm:cxn modelId="{4300DD3D-BF39-45DB-9048-597C02992529}" srcId="{72C3D7C4-1FD3-4E91-B977-28931B3F5ABA}" destId="{36ABFEC0-2B17-4E77-A2C7-C0FE9FBDA7E1}" srcOrd="5" destOrd="0" parTransId="{EE816ADF-6421-4B5A-938E-8013FE13857F}" sibTransId="{BD918787-7934-4406-AB9E-59CAFEA713D8}"/>
    <dgm:cxn modelId="{A3ADE17E-8B9F-4EA8-8BB1-4B91E46B23DD}" type="presOf" srcId="{1EFEFBA2-B851-4A8A-BB22-00008FF41747}" destId="{06BACB2E-25D6-491F-9902-6DE6A89C06CD}" srcOrd="0" destOrd="0" presId="urn:microsoft.com/office/officeart/2005/8/layout/hList6"/>
    <dgm:cxn modelId="{2DE10510-D95E-41EC-BCC8-3A1320FC5027}" srcId="{72C3D7C4-1FD3-4E91-B977-28931B3F5ABA}" destId="{932CC87A-C2AA-4521-8FB3-6CE78FE8DC22}" srcOrd="1" destOrd="0" parTransId="{A5ABD709-9B38-42A8-BE20-D8E88E6354BF}" sibTransId="{0FA7DA1A-927F-4D20-BBAC-3EFD84B1F43C}"/>
    <dgm:cxn modelId="{383F837F-9DCE-4D5D-B5F0-67D53EEA6EDB}" srcId="{5252D8DF-F7ED-47A9-8F1F-1C3DE6A4722F}" destId="{72C3D7C4-1FD3-4E91-B977-28931B3F5ABA}" srcOrd="0" destOrd="0" parTransId="{C7E336E9-2747-4995-A749-2C4A0C296DB1}" sibTransId="{C47984D0-4B72-491D-8DA1-F5AEAAF743E6}"/>
    <dgm:cxn modelId="{059AC3CF-3DCE-473C-A88D-C2EB3AA96ACD}" type="presOf" srcId="{DBD0BA76-6275-4A2D-ADE2-0F6036822509}" destId="{06BACB2E-25D6-491F-9902-6DE6A89C06CD}" srcOrd="0" destOrd="3" presId="urn:microsoft.com/office/officeart/2005/8/layout/hList6"/>
    <dgm:cxn modelId="{833D941F-C529-4BB5-8121-804F7324C543}" srcId="{1EFEFBA2-B851-4A8A-BB22-00008FF41747}" destId="{DBD0BA76-6275-4A2D-ADE2-0F6036822509}" srcOrd="2" destOrd="0" parTransId="{E3C44805-5A5C-4C66-B673-803F99E83A96}" sibTransId="{FFCA3E7D-8C38-4855-8AC3-F2676E945F28}"/>
    <dgm:cxn modelId="{83BD65B2-E3CF-43B5-B85A-75FC9768422F}" type="presOf" srcId="{2BE55610-4D28-42E0-8267-558A7085E18F}" destId="{21D06AF9-7B68-4C50-825D-0A7D198CBF3A}" srcOrd="0" destOrd="0" presId="urn:microsoft.com/office/officeart/2005/8/layout/hList6"/>
    <dgm:cxn modelId="{F864FFAC-58E5-4F62-8935-CCAC35637ED7}" type="presOf" srcId="{498996AE-4AE4-493E-85FE-F243E011573C}" destId="{21D06AF9-7B68-4C50-825D-0A7D198CBF3A}" srcOrd="0" destOrd="1" presId="urn:microsoft.com/office/officeart/2005/8/layout/hList6"/>
    <dgm:cxn modelId="{6D9CDF47-5255-477F-A408-150A25B9C789}" srcId="{1EFEFBA2-B851-4A8A-BB22-00008FF41747}" destId="{E3F19D58-2847-4B41-8C69-FF677ACDED7B}" srcOrd="1" destOrd="0" parTransId="{7CB18FEC-F689-43FE-9BE5-84EDDE928C59}" sibTransId="{333CF11C-87F5-4F52-9AE6-1EC6B538DB93}"/>
    <dgm:cxn modelId="{07117DB5-0E54-4313-862D-F742E9B0E0A3}" type="presOf" srcId="{B7C59D5E-E827-4F99-9F60-2B0420DCE559}" destId="{06BACB2E-25D6-491F-9902-6DE6A89C06CD}" srcOrd="0" destOrd="4" presId="urn:microsoft.com/office/officeart/2005/8/layout/hList6"/>
    <dgm:cxn modelId="{BF456DC3-C619-4E92-8DA9-B12E73D6D049}" type="presOf" srcId="{76F011A4-403B-46AD-8D5F-B9A16E1BFC11}" destId="{F1E2BDB2-0BA9-4FD2-86F9-2CAEA5A63A20}" srcOrd="0" destOrd="3" presId="urn:microsoft.com/office/officeart/2005/8/layout/hList6"/>
    <dgm:cxn modelId="{3232FB35-98D6-48CA-A362-7A0C714424D0}" srcId="{1EFEFBA2-B851-4A8A-BB22-00008FF41747}" destId="{B7C59D5E-E827-4F99-9F60-2B0420DCE559}" srcOrd="3" destOrd="0" parTransId="{B724FF86-B1A3-42EA-A800-CE3C165326BC}" sibTransId="{51BB2072-31A7-4D40-AD47-EE65451F162F}"/>
    <dgm:cxn modelId="{DE393CBC-60DC-4500-9228-1A293F193368}" type="presOf" srcId="{6EC9B295-79FA-4462-A038-98147B5B15E8}" destId="{3DD4DCC5-CD2A-4C80-9516-43D7C916D6B5}" srcOrd="0" destOrd="4" presId="urn:microsoft.com/office/officeart/2005/8/layout/hList6"/>
    <dgm:cxn modelId="{4E6ED13A-5541-444B-A154-C8F6CC8F9A7D}" srcId="{2BE55610-4D28-42E0-8267-558A7085E18F}" destId="{E2D62E3A-FDC4-4F36-AE7D-2F26CF1B12CA}" srcOrd="1" destOrd="0" parTransId="{9C700315-F604-4033-988D-EBD753E3D226}" sibTransId="{5F154C8F-0C4C-4EBD-A659-69DD126C9C40}"/>
    <dgm:cxn modelId="{C8B18519-DE65-4898-B771-8322D1B2CCDF}" type="presOf" srcId="{5732FBE2-2EEB-4A56-AC2C-A920226FDEC5}" destId="{F1E2BDB2-0BA9-4FD2-86F9-2CAEA5A63A20}" srcOrd="0" destOrd="2" presId="urn:microsoft.com/office/officeart/2005/8/layout/hList6"/>
    <dgm:cxn modelId="{B2C39FCB-19EF-4C9A-972B-97D6DC5A6A50}" type="presOf" srcId="{DE4E638D-80BE-4A69-86ED-9C45972347A1}" destId="{3DD4DCC5-CD2A-4C80-9516-43D7C916D6B5}" srcOrd="0" destOrd="5" presId="urn:microsoft.com/office/officeart/2005/8/layout/hList6"/>
    <dgm:cxn modelId="{6D56A746-5964-4BC9-B30A-2F366BA0CE3C}" srcId="{1EFEFBA2-B851-4A8A-BB22-00008FF41747}" destId="{C71C0E5D-7F51-4544-B123-378F534F4944}" srcOrd="5" destOrd="0" parTransId="{328FFD0E-D05A-4510-9132-D88575F07C95}" sibTransId="{83523674-F406-4DCC-A107-783DA566778D}"/>
    <dgm:cxn modelId="{BA334A41-1643-479E-8557-09B405659CB4}" srcId="{9DB0AEFC-F7C0-4A47-A9D2-B66B67BDF166}" destId="{76F011A4-403B-46AD-8D5F-B9A16E1BFC11}" srcOrd="1" destOrd="0" parTransId="{51503B19-43E9-4B0B-B51C-1A896FA41AE9}" sibTransId="{D54DEC58-8800-4EFB-80E9-82A9415329F5}"/>
    <dgm:cxn modelId="{35AE9547-F862-45D3-BE5A-E6241C543C34}" srcId="{5252D8DF-F7ED-47A9-8F1F-1C3DE6A4722F}" destId="{1EFEFBA2-B851-4A8A-BB22-00008FF41747}" srcOrd="1" destOrd="0" parTransId="{5237344E-3C45-4CD5-8679-16503A91AA7C}" sibTransId="{E95B4B51-66E9-4F52-9C30-23146904BC20}"/>
    <dgm:cxn modelId="{99C08B74-74D2-4AF5-A446-0D728610307B}" type="presOf" srcId="{E3F19D58-2847-4B41-8C69-FF677ACDED7B}" destId="{06BACB2E-25D6-491F-9902-6DE6A89C06CD}" srcOrd="0" destOrd="2" presId="urn:microsoft.com/office/officeart/2005/8/layout/hList6"/>
    <dgm:cxn modelId="{B6622033-6325-40C9-8028-E671117F0F8C}" type="presOf" srcId="{9DB0AEFC-F7C0-4A47-A9D2-B66B67BDF166}" destId="{F1E2BDB2-0BA9-4FD2-86F9-2CAEA5A63A20}" srcOrd="0" destOrd="0" presId="urn:microsoft.com/office/officeart/2005/8/layout/hList6"/>
    <dgm:cxn modelId="{ED06762B-FC36-4EB7-BB42-21BF2D41A4BC}" srcId="{9DB0AEFC-F7C0-4A47-A9D2-B66B67BDF166}" destId="{0EB01263-FD3B-4AC7-BF83-D803022CDB57}" srcOrd="0" destOrd="0" parTransId="{B7ADEEA4-5653-4A7C-A171-75A7C360D0C6}" sibTransId="{EF439DA5-2B90-41D6-942D-A9D10364DF29}"/>
    <dgm:cxn modelId="{879A2153-EA60-4773-A529-3FC45218335B}" srcId="{72C3D7C4-1FD3-4E91-B977-28931B3F5ABA}" destId="{DE4E638D-80BE-4A69-86ED-9C45972347A1}" srcOrd="4" destOrd="0" parTransId="{61772DFC-735C-4A4E-9CFE-5491B99DCEB1}" sibTransId="{A6DF42EE-B7F0-448B-AAB7-CB2D0ED8CA16}"/>
    <dgm:cxn modelId="{E28AEB9B-7DEB-4278-A27A-408000D9FF7B}" type="presOf" srcId="{3134A35E-5F85-4AA0-82AC-DC8AF808B10B}" destId="{3DD4DCC5-CD2A-4C80-9516-43D7C916D6B5}" srcOrd="0" destOrd="7" presId="urn:microsoft.com/office/officeart/2005/8/layout/hList6"/>
    <dgm:cxn modelId="{99C7D8C3-A780-4F31-A77F-E3D2BC4AA663}" type="presOf" srcId="{5252D8DF-F7ED-47A9-8F1F-1C3DE6A4722F}" destId="{71E9AA40-D3B4-4753-B77F-6CFE495E434F}" srcOrd="0" destOrd="0" presId="urn:microsoft.com/office/officeart/2005/8/layout/hList6"/>
    <dgm:cxn modelId="{72391E59-4DE8-4DF6-A65B-98F7BDCBBB80}" type="presOf" srcId="{3C62CD8E-8D76-477F-9DB6-910BDF743BA0}" destId="{3DD4DCC5-CD2A-4C80-9516-43D7C916D6B5}" srcOrd="0" destOrd="1" presId="urn:microsoft.com/office/officeart/2005/8/layout/hList6"/>
    <dgm:cxn modelId="{3D732566-D5C7-4A7E-A72B-60D536709414}" type="presParOf" srcId="{71E9AA40-D3B4-4753-B77F-6CFE495E434F}" destId="{3DD4DCC5-CD2A-4C80-9516-43D7C916D6B5}" srcOrd="0" destOrd="0" presId="urn:microsoft.com/office/officeart/2005/8/layout/hList6"/>
    <dgm:cxn modelId="{97D9BFD6-9ABB-4BCD-AF77-DF5106F23378}" type="presParOf" srcId="{71E9AA40-D3B4-4753-B77F-6CFE495E434F}" destId="{8FD0C632-C2B7-419D-B173-A6F16D83E195}" srcOrd="1" destOrd="0" presId="urn:microsoft.com/office/officeart/2005/8/layout/hList6"/>
    <dgm:cxn modelId="{EC01241D-B1CF-481E-BD70-02B226F1C3F7}" type="presParOf" srcId="{71E9AA40-D3B4-4753-B77F-6CFE495E434F}" destId="{06BACB2E-25D6-491F-9902-6DE6A89C06CD}" srcOrd="2" destOrd="0" presId="urn:microsoft.com/office/officeart/2005/8/layout/hList6"/>
    <dgm:cxn modelId="{1CBBA877-6CBD-4719-8663-E6C7F76E9EE6}" type="presParOf" srcId="{71E9AA40-D3B4-4753-B77F-6CFE495E434F}" destId="{66F2F446-351F-424B-91AA-DBC95E8A4EE3}" srcOrd="3" destOrd="0" presId="urn:microsoft.com/office/officeart/2005/8/layout/hList6"/>
    <dgm:cxn modelId="{48A70EF6-4CAE-469E-A8AF-3CE4333EE26A}" type="presParOf" srcId="{71E9AA40-D3B4-4753-B77F-6CFE495E434F}" destId="{21D06AF9-7B68-4C50-825D-0A7D198CBF3A}" srcOrd="4" destOrd="0" presId="urn:microsoft.com/office/officeart/2005/8/layout/hList6"/>
    <dgm:cxn modelId="{181A6517-4E8B-40E9-8777-746171699A42}" type="presParOf" srcId="{71E9AA40-D3B4-4753-B77F-6CFE495E434F}" destId="{D617A35C-C5B5-488B-90B4-A60D5D15AEE1}" srcOrd="5" destOrd="0" presId="urn:microsoft.com/office/officeart/2005/8/layout/hList6"/>
    <dgm:cxn modelId="{F4AF32CB-3DFA-4CDA-9F0A-27D7BA70D401}" type="presParOf" srcId="{71E9AA40-D3B4-4753-B77F-6CFE495E434F}" destId="{F1E2BDB2-0BA9-4FD2-86F9-2CAEA5A63A20}" srcOrd="6" destOrd="0" presId="urn:microsoft.com/office/officeart/2005/8/layout/hList6"/>
  </dgm:cxnLst>
  <dgm:bg/>
  <dgm:whole/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3DD4DCC5-CD2A-4C80-9516-43D7C916D6B5}">
      <dsp:nvSpPr>
        <dsp:cNvPr id="0" name=""/>
        <dsp:cNvSpPr/>
      </dsp:nvSpPr>
      <dsp:spPr>
        <a:xfrm rot="16200000">
          <a:off x="-212031" y="212031"/>
          <a:ext cx="2519680" cy="2095616"/>
        </a:xfrm>
        <a:prstGeom prst="flowChartManualOperation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0" tIns="0" rIns="83840" bIns="0" numCol="1" spcCol="1270" anchor="t" anchorCtr="0">
          <a:noAutofit/>
        </a:bodyPr>
        <a:lstStyle/>
        <a:p>
          <a:pPr lvl="0" algn="l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r-FR" sz="1300" kern="1200"/>
            <a:t>RESOURCES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1 Supervisor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20 Contributors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4 Authors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Documetation anout IAR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Documentation about Fuel Cells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Online data sharing platform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endParaRPr lang="fr-FR" sz="1000" kern="1200"/>
        </a:p>
      </dsp:txBody>
      <dsp:txXfrm rot="5400000">
        <a:off x="1" y="503935"/>
        <a:ext cx="2095616" cy="1511808"/>
      </dsp:txXfrm>
    </dsp:sp>
    <dsp:sp modelId="{06BACB2E-25D6-491F-9902-6DE6A89C06CD}">
      <dsp:nvSpPr>
        <dsp:cNvPr id="0" name=""/>
        <dsp:cNvSpPr/>
      </dsp:nvSpPr>
      <dsp:spPr>
        <a:xfrm rot="16200000">
          <a:off x="2042891" y="212031"/>
          <a:ext cx="2519680" cy="2095616"/>
        </a:xfrm>
        <a:prstGeom prst="flowChartManualOperation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0" tIns="0" rIns="83840" bIns="0" numCol="1" spcCol="1270" anchor="t" anchorCtr="0">
          <a:noAutofit/>
        </a:bodyPr>
        <a:lstStyle/>
        <a:p>
          <a:pPr lvl="0" algn="l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r-FR" sz="1300" kern="1200"/>
            <a:t>ACTIVITIES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Review Fuel Cell information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Extract IAR structure from existing reports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Build a personalized outline for the IAR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Collect data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Write, design and edit the IAR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Present IAR project</a:t>
          </a:r>
        </a:p>
      </dsp:txBody>
      <dsp:txXfrm rot="5400000">
        <a:off x="2254923" y="503935"/>
        <a:ext cx="2095616" cy="1511808"/>
      </dsp:txXfrm>
    </dsp:sp>
    <dsp:sp modelId="{21D06AF9-7B68-4C50-825D-0A7D198CBF3A}">
      <dsp:nvSpPr>
        <dsp:cNvPr id="0" name=""/>
        <dsp:cNvSpPr/>
      </dsp:nvSpPr>
      <dsp:spPr>
        <a:xfrm rot="16200000">
          <a:off x="4295678" y="212031"/>
          <a:ext cx="2519680" cy="2095616"/>
        </a:xfrm>
        <a:prstGeom prst="flowChartManualOperation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0" tIns="0" rIns="83840" bIns="0" numCol="1" spcCol="1270" anchor="t" anchorCtr="0">
          <a:noAutofit/>
        </a:bodyPr>
        <a:lstStyle/>
        <a:p>
          <a:pPr lvl="0" algn="l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r-FR" sz="1300" kern="1200"/>
            <a:t>OUTCOMES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IAR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Interaction with other conributors</a:t>
          </a:r>
        </a:p>
      </dsp:txBody>
      <dsp:txXfrm rot="5400000">
        <a:off x="4507710" y="503935"/>
        <a:ext cx="2095616" cy="1511808"/>
      </dsp:txXfrm>
    </dsp:sp>
    <dsp:sp modelId="{F1E2BDB2-0BA9-4FD2-86F9-2CAEA5A63A20}">
      <dsp:nvSpPr>
        <dsp:cNvPr id="0" name=""/>
        <dsp:cNvSpPr/>
      </dsp:nvSpPr>
      <dsp:spPr>
        <a:xfrm rot="16200000">
          <a:off x="6548466" y="212031"/>
          <a:ext cx="2519680" cy="2095616"/>
        </a:xfrm>
        <a:prstGeom prst="flowChartManualOperation">
          <a:avLst/>
        </a:prstGeom>
        <a:solidFill>
          <a:schemeClr val="l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dk2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82550" tIns="0" rIns="83840" bIns="0" numCol="1" spcCol="1270" anchor="t" anchorCtr="0">
          <a:noAutofit/>
        </a:bodyPr>
        <a:lstStyle/>
        <a:p>
          <a:pPr lvl="0" algn="l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fr-FR" sz="1300" kern="1200"/>
            <a:t>OUTPUTS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Know about the fuel cell industry</a:t>
          </a:r>
        </a:p>
        <a:p>
          <a:pPr marL="114300" lvl="2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Know the state and needs of the market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IAR available to everyone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r>
            <a:rPr lang="fr-FR" sz="1000" kern="1200"/>
            <a:t>IAR understandable by everyone</a:t>
          </a:r>
        </a:p>
        <a:p>
          <a:pPr marL="57150" lvl="1" indent="-57150" algn="l" defTabSz="444500">
            <a:lnSpc>
              <a:spcPct val="90000"/>
            </a:lnSpc>
            <a:spcBef>
              <a:spcPct val="0"/>
            </a:spcBef>
            <a:spcAft>
              <a:spcPct val="15000"/>
            </a:spcAft>
            <a:buChar char="••"/>
          </a:pPr>
          <a:endParaRPr lang="fr-FR" sz="1000" kern="1200"/>
        </a:p>
      </dsp:txBody>
      <dsp:txXfrm rot="5400000">
        <a:off x="6760498" y="503935"/>
        <a:ext cx="2095616" cy="1511808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List6">
  <dgm:title val=""/>
  <dgm:desc val=""/>
  <dgm:catLst>
    <dgm:cat type="list" pri="18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  <dgm:pt modelId="32">
          <dgm:prSet phldr="1"/>
        </dgm:pt>
      </dgm:ptLst>
      <dgm:cxnLst>
        <dgm:cxn modelId="4" srcId="0" destId="1" srcOrd="0" destOrd="0"/>
        <dgm:cxn modelId="5" srcId="0" destId="2" srcOrd="1" destOrd="0"/>
        <dgm:cxn modelId="6" srcId="0" destId="3" srcOrd="2" destOrd="0"/>
        <dgm:cxn modelId="13" srcId="1" destId="11" srcOrd="0" destOrd="0"/>
        <dgm:cxn modelId="14" srcId="1" destId="12" srcOrd="1" destOrd="0"/>
        <dgm:cxn modelId="23" srcId="2" destId="21" srcOrd="0" destOrd="0"/>
        <dgm:cxn modelId="24" srcId="2" destId="22" srcOrd="1" destOrd="0"/>
        <dgm:cxn modelId="33" srcId="3" destId="31" srcOrd="0" destOrd="0"/>
        <dgm:cxn modelId="34" srcId="3" destId="32" srcOrd="1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2"/>
        <dgm:pt modelId="21"/>
      </dgm:ptLst>
      <dgm:cxnLst>
        <dgm:cxn modelId="4" srcId="0" destId="1" srcOrd="0" destOrd="0"/>
        <dgm:cxn modelId="5" srcId="0" destId="2" srcOrd="1" destOrd="0"/>
        <dgm:cxn modelId="13" srcId="1" destId="11" srcOrd="0" destOrd="0"/>
        <dgm:cxn modelId="23" srcId="2" destId="2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Name0">
    <dgm:varLst>
      <dgm:dir/>
      <dgm:resizeHandles val="exact"/>
    </dgm:varLst>
    <dgm:choose name="Name1">
      <dgm:if name="Name2" func="var" arg="dir" op="equ" val="norm">
        <dgm:alg type="lin"/>
      </dgm:if>
      <dgm:else name="Name3">
        <dgm:alg type="lin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h" for="ch" ptType="node" refType="h"/>
      <dgm:constr type="w" for="ch" ptType="node" refType="w"/>
      <dgm:constr type="primFontSz" for="ch" ptType="node" op="equ"/>
      <dgm:constr type="w" for="ch" forName="sibTrans" refType="w" fact="0.075"/>
    </dgm:constrLst>
    <dgm:ruleLst/>
    <dgm:forEach name="nodesForEach" axis="ch" ptType="node">
      <dgm:layoutNode name="node">
        <dgm:varLst>
          <dgm:bulletEnabled val="1"/>
        </dgm:varLst>
        <dgm:alg type="tx"/>
        <dgm:choose name="Name4">
          <dgm:if name="Name5" func="var" arg="dir" op="equ" val="norm">
            <dgm:shape xmlns:r="http://schemas.openxmlformats.org/officeDocument/2006/relationships" rot="-90" type="flowChartManualOperation" r:blip="">
              <dgm:adjLst/>
            </dgm:shape>
          </dgm:if>
          <dgm:else name="Name6">
            <dgm:shape xmlns:r="http://schemas.openxmlformats.org/officeDocument/2006/relationships" rot="90" type="flowChartManualOperation" r:blip="">
              <dgm:adjLst/>
            </dgm:shape>
          </dgm:else>
        </dgm:choose>
        <dgm:presOf axis="desOrSelf" ptType="node"/>
        <dgm:constrLst>
          <dgm:constr type="primFontSz" val="65"/>
          <dgm:constr type="tMarg"/>
          <dgm:constr type="bMarg"/>
          <dgm:constr type="lMarg" refType="primFontSz" fact="0.5"/>
          <dgm:constr type="rMarg" refType="lMarg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sp"/>
          <dgm:shape xmlns:r="http://schemas.openxmlformats.org/officeDocument/2006/relationships" r:blip="">
            <dgm:adjLst/>
          </dgm:shape>
          <dgm:presOf/>
          <dgm:constrLst/>
          <dgm:ruleLst/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0</TotalTime>
  <Pages>6</Pages>
  <Words>11447</Words>
  <Characters>62959</Characters>
  <Application>Microsoft Office Word</Application>
  <DocSecurity>0</DocSecurity>
  <Lines>524</Lines>
  <Paragraphs>14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Supelec</Company>
  <LinksUpToDate>false</LinksUpToDate>
  <CharactersWithSpaces>742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oit Serot</dc:creator>
  <cp:keywords/>
  <dc:description/>
  <cp:lastModifiedBy>Benoit Serot</cp:lastModifiedBy>
  <cp:revision>21</cp:revision>
  <dcterms:created xsi:type="dcterms:W3CDTF">2015-05-18T03:06:00Z</dcterms:created>
  <dcterms:modified xsi:type="dcterms:W3CDTF">2015-05-18T1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IAR Fuel Cells</vt:lpwstr>
  </property>
  <property fmtid="{D5CDD505-2E9C-101B-9397-08002B2CF9AE}" pid="3" name="CitaviDocumentProperty_0">
    <vt:lpwstr>c011e272-5139-4588-b5e7-d349d933f2e1</vt:lpwstr>
  </property>
  <property fmtid="{D5CDD505-2E9C-101B-9397-08002B2CF9AE}" pid="4" name="CitaviDocumentProperty_8">
    <vt:lpwstr>F:\TSINGHUA\First Year\Semester 2\Global Manufacturing Strategy\Git\Industry-Analysis-Report\Project\references\IAR Fuel Cells\IAR Fuel Cells.ctt4</vt:lpwstr>
  </property>
  <property fmtid="{D5CDD505-2E9C-101B-9397-08002B2CF9AE}" pid="5" name="CitaviDocumentProperty_1">
    <vt:lpwstr>4.5.0.11</vt:lpwstr>
  </property>
  <property fmtid="{D5CDD505-2E9C-101B-9397-08002B2CF9AE}" pid="6" name="CitaviDocumentProperty_6">
    <vt:lpwstr>False</vt:lpwstr>
  </property>
</Properties>
</file>